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604E8B6" w14:textId="77777777" w:rsidR="00B2667C" w:rsidRPr="008F1305" w:rsidRDefault="00B2667C" w:rsidP="00B2667C">
      <w:pPr>
        <w:pStyle w:val="Authornames"/>
        <w:spacing w:line="480" w:lineRule="auto"/>
        <w:rPr>
          <w:rFonts w:ascii="Georgia" w:hAnsi="Georgia" w:cs="Segoe UI"/>
          <w:b/>
          <w:bCs/>
          <w:color w:val="000000" w:themeColor="text1"/>
          <w:sz w:val="24"/>
          <w:lang w:val="en-TT"/>
        </w:rPr>
      </w:pPr>
      <w:bookmarkStart w:id="0" w:name="_GoBack"/>
      <w:r w:rsidRPr="008F1305">
        <w:rPr>
          <w:rFonts w:ascii="Georgia" w:hAnsi="Georgia" w:cs="Segoe UI"/>
          <w:b/>
          <w:bCs/>
          <w:color w:val="000000" w:themeColor="text1"/>
          <w:sz w:val="24"/>
          <w:lang w:val="en-TT"/>
        </w:rPr>
        <w:t xml:space="preserve">Molecular Signatures of </w:t>
      </w:r>
      <w:r w:rsidRPr="008F1305">
        <w:rPr>
          <w:rFonts w:ascii="Georgia" w:hAnsi="Georgia" w:cs="Segoe UI"/>
          <w:b/>
          <w:bCs/>
          <w:i/>
          <w:color w:val="000000" w:themeColor="text1"/>
          <w:sz w:val="24"/>
          <w:lang w:val="en-TT"/>
        </w:rPr>
        <w:t>Janthinobacterium lividum</w:t>
      </w:r>
      <w:r w:rsidRPr="008F1305">
        <w:rPr>
          <w:rFonts w:ascii="Georgia" w:hAnsi="Georgia" w:cs="Segoe UI"/>
          <w:b/>
          <w:bCs/>
          <w:color w:val="000000" w:themeColor="text1"/>
          <w:sz w:val="24"/>
          <w:lang w:val="en-TT"/>
        </w:rPr>
        <w:t xml:space="preserve"> from Trinidad Support High Potential for Crude Oil Metabolism</w:t>
      </w:r>
    </w:p>
    <w:p w14:paraId="35607F2F" w14:textId="77777777" w:rsidR="00B2667C" w:rsidRPr="008F1305" w:rsidRDefault="00B2667C" w:rsidP="00B2667C">
      <w:pPr>
        <w:rPr>
          <w:rFonts w:ascii="Georgia" w:hAnsi="Georgia" w:cs="Segoe UI"/>
          <w:b/>
          <w:color w:val="000000" w:themeColor="text1"/>
          <w:sz w:val="24"/>
          <w:szCs w:val="24"/>
        </w:rPr>
      </w:pPr>
      <w:r w:rsidRPr="008F1305">
        <w:rPr>
          <w:rFonts w:ascii="Georgia" w:hAnsi="Georgia" w:cs="Segoe UI"/>
          <w:b/>
          <w:color w:val="000000" w:themeColor="text1"/>
          <w:sz w:val="24"/>
          <w:szCs w:val="24"/>
        </w:rPr>
        <w:t>Supplemental Material</w:t>
      </w:r>
    </w:p>
    <w:p w14:paraId="25317FCC" w14:textId="01766DDC" w:rsidR="00D13542" w:rsidRPr="008F1305" w:rsidRDefault="00D13542" w:rsidP="00B2667C">
      <w:pPr>
        <w:rPr>
          <w:rFonts w:ascii="Georgia" w:hAnsi="Georgia" w:cs="Segoe UI"/>
          <w:b/>
          <w:color w:val="000000" w:themeColor="text1"/>
          <w:sz w:val="24"/>
          <w:szCs w:val="24"/>
        </w:rPr>
      </w:pPr>
      <w:r w:rsidRPr="008F1305">
        <w:rPr>
          <w:rFonts w:ascii="Georgia" w:hAnsi="Georgia" w:cs="Segoe UI"/>
          <w:b/>
          <w:color w:val="000000" w:themeColor="text1"/>
          <w:sz w:val="24"/>
          <w:szCs w:val="24"/>
        </w:rPr>
        <w:t>Supplemental Method</w:t>
      </w:r>
    </w:p>
    <w:p w14:paraId="44A5071D" w14:textId="55480B13" w:rsidR="00E34F41" w:rsidRPr="008F1305" w:rsidRDefault="00B2667C" w:rsidP="00E34F41">
      <w:pPr>
        <w:rPr>
          <w:rFonts w:ascii="Georgia" w:hAnsi="Georgia" w:cs="Segoe UI"/>
          <w:b/>
          <w:color w:val="000000" w:themeColor="text1"/>
        </w:rPr>
      </w:pPr>
      <w:r w:rsidRPr="008F1305">
        <w:rPr>
          <w:rFonts w:ascii="Georgia" w:hAnsi="Georgia" w:cs="Segoe UI"/>
          <w:b/>
          <w:color w:val="000000" w:themeColor="text1"/>
        </w:rPr>
        <w:t xml:space="preserve">Induction of violacein production in culture </w:t>
      </w:r>
    </w:p>
    <w:p w14:paraId="5CDDD0ED" w14:textId="05CB0CD7" w:rsidR="00E34F41" w:rsidRPr="008F1305" w:rsidRDefault="005552AE" w:rsidP="00B2667C">
      <w:pPr>
        <w:rPr>
          <w:rFonts w:ascii="Georgia" w:hAnsi="Georgia" w:cs="Segoe UI"/>
          <w:color w:val="000000" w:themeColor="text1"/>
        </w:rPr>
      </w:pPr>
      <w:r w:rsidRPr="008F1305">
        <w:rPr>
          <w:rFonts w:ascii="Georgia" w:hAnsi="Georgia" w:cs="Segoe UI"/>
          <w:color w:val="000000" w:themeColor="text1"/>
        </w:rPr>
        <w:t xml:space="preserve">This method is based on the report by </w:t>
      </w:r>
      <w:r w:rsidRPr="008F1305">
        <w:rPr>
          <w:rFonts w:ascii="Georgia" w:hAnsi="Georgia" w:cs="Segoe UI"/>
          <w:color w:val="000000" w:themeColor="text1"/>
          <w:lang w:val="en-GB"/>
        </w:rPr>
        <w:t>Natalia</w:t>
      </w:r>
      <w:r w:rsidRPr="008F1305">
        <w:rPr>
          <w:rFonts w:ascii="Georgia" w:hAnsi="Georgia" w:cs="Segoe UI"/>
          <w:color w:val="000000" w:themeColor="text1"/>
        </w:rPr>
        <w:t xml:space="preserve"> et al. </w:t>
      </w:r>
      <w:r w:rsidRPr="008F1305">
        <w:rPr>
          <w:rFonts w:ascii="Georgia" w:hAnsi="Georgia" w:cs="Segoe UI"/>
          <w:color w:val="000000" w:themeColor="text1"/>
        </w:rPr>
        <w:fldChar w:fldCharType="begin"/>
      </w:r>
      <w:r w:rsidRPr="008F1305">
        <w:rPr>
          <w:rFonts w:ascii="Georgia" w:hAnsi="Georgia" w:cs="Segoe UI"/>
          <w:color w:val="000000" w:themeColor="text1"/>
        </w:rPr>
        <w:instrText xml:space="preserve"> ADDIN EN.CITE &lt;EndNote&gt;&lt;Cite&gt;&lt;Author&gt;Natalia&lt;/Author&gt;&lt;Year&gt;2017&lt;/Year&gt;&lt;RecNum&gt;90&lt;/RecNum&gt;&lt;DisplayText&gt;[77]&lt;/DisplayText&gt;&lt;record&gt;&lt;rec-number&gt;90&lt;/rec-number&gt;&lt;foreign-keys&gt;&lt;key app="EN" db-id="0t2we5ws05vewcef52apdfava2zwde9v5zze" timestamp="1624510929"&gt;90&lt;/key&gt;&lt;/foreign-keys&gt;&lt;ref-type name="Journal Article"&gt;17&lt;/ref-type&gt;&lt;contributors&gt;&lt;authors&gt;&lt;author&gt;Natalia, C&lt;/author&gt;&lt;author&gt;Mayra-Alexandra, C&lt;/author&gt;&lt;author&gt;Vanessa, C&lt;/author&gt;&lt;author&gt;Luis-Daniel, P&lt;/author&gt;&lt;/authors&gt;&lt;/contributors&gt;&lt;titles&gt;&lt;title&gt;&lt;style face="normal" font="default" size="100%"&gt;Influence of environmental factors on the production of violacein synthesized by &lt;/style&gt;&lt;style face="italic" font="default" size="100%"&gt;Janthinobacterium lividum&lt;/style&gt;&lt;/title&gt;&lt;secondary-title&gt;Int J Eng Sci &lt;/secondary-title&gt;&lt;/titles&gt;&lt;pages&gt;76-83&lt;/pages&gt;&lt;volume&gt;6&lt;/volume&gt;&lt;number&gt;01&lt;/number&gt;&lt;dates&gt;&lt;year&gt;2017&lt;/year&gt;&lt;/dates&gt;&lt;urls&gt;&lt;/urls&gt;&lt;electronic-resource-num&gt;10.9790/1813-0601037683&lt;/electronic-resource-num&gt;&lt;/record&gt;&lt;/Cite&gt;&lt;/EndNote&gt;</w:instrText>
      </w:r>
      <w:r w:rsidRPr="008F1305">
        <w:rPr>
          <w:rFonts w:ascii="Georgia" w:hAnsi="Georgia" w:cs="Segoe UI"/>
          <w:color w:val="000000" w:themeColor="text1"/>
        </w:rPr>
        <w:fldChar w:fldCharType="separate"/>
      </w:r>
      <w:r w:rsidRPr="008F1305">
        <w:rPr>
          <w:rFonts w:ascii="Georgia" w:hAnsi="Georgia" w:cs="Segoe UI"/>
          <w:noProof/>
          <w:color w:val="000000" w:themeColor="text1"/>
        </w:rPr>
        <w:t>[77]</w:t>
      </w:r>
      <w:r w:rsidRPr="008F1305">
        <w:rPr>
          <w:rFonts w:ascii="Georgia" w:hAnsi="Georgia" w:cs="Segoe UI"/>
          <w:color w:val="000000" w:themeColor="text1"/>
        </w:rPr>
        <w:fldChar w:fldCharType="end"/>
      </w:r>
      <w:r w:rsidRPr="008F1305">
        <w:rPr>
          <w:rFonts w:ascii="Georgia" w:hAnsi="Georgia" w:cs="Segoe UI"/>
          <w:color w:val="000000" w:themeColor="text1"/>
        </w:rPr>
        <w:t xml:space="preserve">. </w:t>
      </w:r>
      <w:r w:rsidRPr="008F1305">
        <w:rPr>
          <w:rFonts w:ascii="Georgia" w:hAnsi="Georgia" w:cs="Segoe UI"/>
          <w:b/>
          <w:color w:val="000000" w:themeColor="text1"/>
        </w:rPr>
        <w:t xml:space="preserve"> </w:t>
      </w:r>
      <w:r w:rsidRPr="008F1305">
        <w:rPr>
          <w:rFonts w:ascii="Georgia" w:hAnsi="Georgia" w:cs="Segoe UI"/>
          <w:color w:val="000000" w:themeColor="text1"/>
        </w:rPr>
        <w:t xml:space="preserve">Once the identity of the bacterial strains was confirmed, culture conditions were varied in an attempt to induce violacein production by the Trinidad </w:t>
      </w:r>
      <w:r w:rsidRPr="008F1305">
        <w:rPr>
          <w:rFonts w:ascii="Georgia" w:hAnsi="Georgia" w:cs="Segoe UI"/>
          <w:i/>
          <w:iCs/>
          <w:color w:val="000000" w:themeColor="text1"/>
        </w:rPr>
        <w:t xml:space="preserve">Janthinobacterium </w:t>
      </w:r>
      <w:r w:rsidRPr="008F1305">
        <w:rPr>
          <w:rFonts w:ascii="Georgia" w:hAnsi="Georgia" w:cs="Segoe UI"/>
          <w:color w:val="000000" w:themeColor="text1"/>
        </w:rPr>
        <w:t>strains, as indicated by formation of purple-pigmented colonies. All attempts were unsuccessful, however, an outline of the methods used for induction is given below:</w:t>
      </w:r>
    </w:p>
    <w:p w14:paraId="49E53422" w14:textId="77777777" w:rsidR="00B2667C" w:rsidRPr="008F1305" w:rsidRDefault="00B2667C" w:rsidP="00B2667C">
      <w:pPr>
        <w:pStyle w:val="ListParagraph"/>
        <w:numPr>
          <w:ilvl w:val="0"/>
          <w:numId w:val="1"/>
        </w:numPr>
        <w:rPr>
          <w:rFonts w:ascii="Georgia" w:hAnsi="Georgia" w:cs="Segoe UI"/>
          <w:color w:val="000000" w:themeColor="text1"/>
        </w:rPr>
      </w:pPr>
      <w:r w:rsidRPr="008F1305">
        <w:rPr>
          <w:rFonts w:ascii="Georgia" w:hAnsi="Georgia" w:cs="Segoe UI"/>
          <w:color w:val="000000" w:themeColor="text1"/>
        </w:rPr>
        <w:t>1% to 10% glycerol added to medium which was Luria Broth (LB) broth and R2A semi-solid media</w:t>
      </w:r>
    </w:p>
    <w:p w14:paraId="790DDD4E" w14:textId="77777777" w:rsidR="00B2667C" w:rsidRPr="008F1305" w:rsidRDefault="00B2667C" w:rsidP="00B2667C">
      <w:pPr>
        <w:pStyle w:val="ListParagraph"/>
        <w:numPr>
          <w:ilvl w:val="0"/>
          <w:numId w:val="1"/>
        </w:numPr>
        <w:rPr>
          <w:rFonts w:ascii="Georgia" w:hAnsi="Georgia" w:cs="Segoe UI"/>
          <w:color w:val="000000" w:themeColor="text1"/>
        </w:rPr>
      </w:pPr>
      <w:r w:rsidRPr="008F1305">
        <w:rPr>
          <w:rFonts w:ascii="Georgia" w:hAnsi="Georgia" w:cs="Segoe UI"/>
          <w:color w:val="000000" w:themeColor="text1"/>
        </w:rPr>
        <w:t>LB culture with agitation and without agitation at different temperatures 25°C, 37°C, 42°C</w:t>
      </w:r>
    </w:p>
    <w:p w14:paraId="23EFFB30" w14:textId="77777777" w:rsidR="00B2667C" w:rsidRPr="008F1305" w:rsidRDefault="00B2667C" w:rsidP="00B2667C">
      <w:pPr>
        <w:pStyle w:val="ListParagraph"/>
        <w:numPr>
          <w:ilvl w:val="0"/>
          <w:numId w:val="1"/>
        </w:numPr>
        <w:rPr>
          <w:rFonts w:ascii="Georgia" w:hAnsi="Georgia" w:cs="Segoe UI"/>
          <w:color w:val="000000" w:themeColor="text1"/>
        </w:rPr>
      </w:pPr>
      <w:r w:rsidRPr="008F1305">
        <w:rPr>
          <w:rFonts w:ascii="Georgia" w:hAnsi="Georgia" w:cs="Segoe UI"/>
          <w:color w:val="000000" w:themeColor="text1"/>
        </w:rPr>
        <w:t>Antibiotic susceptibility disc assays involving the following antibiotics and their respective concentrations: aztreonam 30mcg/disc, imipenem-EDTA 10/750, kanamycin 30 mcg/disc, chloramphenicol 30 mcg/disc, ciprofloxacin 30 mcg/disc, trimethoprim 10 mcg/disc, ampicillin 10 mcg/disc, streptomycin 10 mcg/disc, erythromycin 15 mcg/disc and oxytetracycline 30 mcg/disc.</w:t>
      </w:r>
    </w:p>
    <w:p w14:paraId="57CD331B" w14:textId="77777777" w:rsidR="00D13542" w:rsidRPr="008F1305" w:rsidRDefault="00D13542" w:rsidP="00D13542">
      <w:pPr>
        <w:rPr>
          <w:rFonts w:ascii="Georgia" w:hAnsi="Georgia" w:cs="Times New Roman"/>
          <w:lang w:val="en-US"/>
        </w:rPr>
      </w:pPr>
    </w:p>
    <w:p w14:paraId="6D3ED728" w14:textId="77777777" w:rsidR="00D13542" w:rsidRPr="008F1305" w:rsidRDefault="00D13542" w:rsidP="00D13542">
      <w:pPr>
        <w:rPr>
          <w:rFonts w:ascii="Georgia" w:hAnsi="Georgia" w:cs="Times New Roman"/>
          <w:lang w:val="en-US"/>
        </w:rPr>
      </w:pPr>
    </w:p>
    <w:p w14:paraId="20DE61D7" w14:textId="77777777" w:rsidR="00D14B50" w:rsidRPr="008F1305" w:rsidRDefault="00D14B50" w:rsidP="00B57AD6">
      <w:pPr>
        <w:rPr>
          <w:rFonts w:ascii="Georgia" w:hAnsi="Georgia" w:cs="Segoe UI"/>
          <w:b/>
          <w:color w:val="000000" w:themeColor="text1"/>
        </w:rPr>
      </w:pPr>
    </w:p>
    <w:p w14:paraId="082DFDC7" w14:textId="47DDBE67" w:rsidR="00D13542" w:rsidRPr="008F1305" w:rsidRDefault="00D13542" w:rsidP="00B57AD6">
      <w:pPr>
        <w:rPr>
          <w:rFonts w:ascii="Georgia" w:hAnsi="Georgia" w:cs="Segoe UI"/>
          <w:b/>
          <w:color w:val="000000" w:themeColor="text1"/>
        </w:rPr>
      </w:pPr>
      <w:r w:rsidRPr="008F1305">
        <w:rPr>
          <w:rFonts w:ascii="Georgia" w:hAnsi="Georgia" w:cs="Segoe UI"/>
          <w:b/>
          <w:color w:val="000000" w:themeColor="text1"/>
        </w:rPr>
        <w:t>Supplemental Tables</w:t>
      </w:r>
    </w:p>
    <w:p w14:paraId="48843209" w14:textId="7E867B1D" w:rsidR="00B57AD6" w:rsidRPr="008F1305" w:rsidRDefault="00B57AD6" w:rsidP="00D14B50">
      <w:pPr>
        <w:ind w:right="4"/>
        <w:rPr>
          <w:rFonts w:ascii="Georgia" w:hAnsi="Georgia" w:cs="Times New Roman"/>
          <w:lang w:val="en-US"/>
        </w:rPr>
      </w:pPr>
      <w:r w:rsidRPr="008F1305">
        <w:rPr>
          <w:rFonts w:ascii="Georgia" w:hAnsi="Georgia" w:cs="Times New Roman"/>
          <w:lang w:val="en-US"/>
        </w:rPr>
        <w:t xml:space="preserve">Table </w:t>
      </w:r>
      <w:r w:rsidR="005B47DD" w:rsidRPr="008F1305">
        <w:rPr>
          <w:rFonts w:ascii="Georgia" w:hAnsi="Georgia" w:cs="Times New Roman"/>
          <w:lang w:val="en-US"/>
        </w:rPr>
        <w:t>S</w:t>
      </w:r>
      <w:r w:rsidRPr="008F1305">
        <w:rPr>
          <w:rFonts w:ascii="Georgia" w:hAnsi="Georgia" w:cs="Times New Roman"/>
          <w:lang w:val="en-US"/>
        </w:rPr>
        <w:t>1. List of reference sequences and GenBank accession numbers used in phylogenetic analyses of 16S rRNA gene region.</w:t>
      </w:r>
    </w:p>
    <w:tbl>
      <w:tblPr>
        <w:tblStyle w:val="TableGrid"/>
        <w:tblW w:w="93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3"/>
        <w:gridCol w:w="3260"/>
        <w:gridCol w:w="1985"/>
        <w:gridCol w:w="2268"/>
      </w:tblGrid>
      <w:tr w:rsidR="00B57AD6" w:rsidRPr="008F1305" w14:paraId="21E34D08" w14:textId="77777777" w:rsidTr="00D14B50">
        <w:trPr>
          <w:trHeight w:val="297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28055B2" w14:textId="77777777" w:rsidR="00B57AD6" w:rsidRPr="008F1305" w:rsidRDefault="00B57AD6" w:rsidP="00901246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b/>
                <w:bCs/>
                <w:sz w:val="22"/>
                <w:szCs w:val="22"/>
              </w:rPr>
              <w:t xml:space="preserve">Accession No. 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06439A5" w14:textId="77777777" w:rsidR="00B57AD6" w:rsidRPr="008F1305" w:rsidRDefault="00B57AD6" w:rsidP="00901246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b/>
                <w:bCs/>
                <w:sz w:val="22"/>
                <w:szCs w:val="22"/>
              </w:rPr>
              <w:t>Species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00460B0" w14:textId="77777777" w:rsidR="00B57AD6" w:rsidRPr="008F1305" w:rsidRDefault="00B57AD6" w:rsidP="00901246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b/>
                <w:bCs/>
                <w:sz w:val="22"/>
                <w:szCs w:val="22"/>
              </w:rPr>
              <w:t xml:space="preserve">Strain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2FDE913" w14:textId="77777777" w:rsidR="00B57AD6" w:rsidRPr="008F1305" w:rsidRDefault="00B57AD6" w:rsidP="00901246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b/>
                <w:bCs/>
                <w:sz w:val="22"/>
                <w:szCs w:val="22"/>
              </w:rPr>
              <w:t xml:space="preserve">Origin </w:t>
            </w:r>
          </w:p>
        </w:tc>
      </w:tr>
      <w:tr w:rsidR="00B57AD6" w:rsidRPr="008F1305" w14:paraId="6B83FB8B" w14:textId="77777777" w:rsidTr="00D14B50">
        <w:trPr>
          <w:trHeight w:val="297"/>
        </w:trPr>
        <w:tc>
          <w:tcPr>
            <w:tcW w:w="1843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80EE60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MK757612 </w:t>
            </w:r>
          </w:p>
        </w:tc>
        <w:tc>
          <w:tcPr>
            <w:tcW w:w="326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E9C58C3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F061B1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SNU4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84A0A9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South Korea</w:t>
            </w:r>
          </w:p>
        </w:tc>
      </w:tr>
      <w:tr w:rsidR="00B57AD6" w:rsidRPr="008F1305" w14:paraId="016FFE0C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4155FD6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P049828</w:t>
            </w:r>
          </w:p>
        </w:tc>
        <w:tc>
          <w:tcPr>
            <w:tcW w:w="3260" w:type="dxa"/>
            <w:noWrap/>
            <w:vAlign w:val="center"/>
            <w:hideMark/>
          </w:tcPr>
          <w:p w14:paraId="1AE746A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58DBC7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IF2</w:t>
            </w:r>
          </w:p>
        </w:tc>
        <w:tc>
          <w:tcPr>
            <w:tcW w:w="2268" w:type="dxa"/>
            <w:noWrap/>
            <w:vAlign w:val="center"/>
            <w:hideMark/>
          </w:tcPr>
          <w:p w14:paraId="19843EF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Germany</w:t>
            </w:r>
          </w:p>
        </w:tc>
      </w:tr>
      <w:tr w:rsidR="00B57AD6" w:rsidRPr="008F1305" w14:paraId="2D948237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4071B8F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F583727</w:t>
            </w:r>
          </w:p>
        </w:tc>
        <w:tc>
          <w:tcPr>
            <w:tcW w:w="3260" w:type="dxa"/>
            <w:noWrap/>
            <w:vAlign w:val="center"/>
            <w:hideMark/>
          </w:tcPr>
          <w:p w14:paraId="65D10AA8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F92C62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D-27</w:t>
            </w:r>
          </w:p>
        </w:tc>
        <w:tc>
          <w:tcPr>
            <w:tcW w:w="2268" w:type="dxa"/>
            <w:noWrap/>
            <w:vAlign w:val="center"/>
            <w:hideMark/>
          </w:tcPr>
          <w:p w14:paraId="5CC9321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7E88D580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35543F3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LK391529 </w:t>
            </w:r>
          </w:p>
        </w:tc>
        <w:tc>
          <w:tcPr>
            <w:tcW w:w="3260" w:type="dxa"/>
            <w:noWrap/>
            <w:vAlign w:val="center"/>
            <w:hideMark/>
          </w:tcPr>
          <w:p w14:paraId="7C0AD708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46E83FD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solate S8</w:t>
            </w:r>
          </w:p>
        </w:tc>
        <w:tc>
          <w:tcPr>
            <w:tcW w:w="2268" w:type="dxa"/>
            <w:noWrap/>
            <w:vAlign w:val="center"/>
            <w:hideMark/>
          </w:tcPr>
          <w:p w14:paraId="56E7327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2DD7F2AC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6273858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KR085902  </w:t>
            </w:r>
          </w:p>
        </w:tc>
        <w:tc>
          <w:tcPr>
            <w:tcW w:w="3260" w:type="dxa"/>
            <w:noWrap/>
            <w:vAlign w:val="center"/>
            <w:hideMark/>
          </w:tcPr>
          <w:p w14:paraId="04D5CFB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98EE3F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HBB 11033</w:t>
            </w:r>
          </w:p>
        </w:tc>
        <w:tc>
          <w:tcPr>
            <w:tcW w:w="2268" w:type="dxa"/>
            <w:noWrap/>
            <w:vAlign w:val="center"/>
            <w:hideMark/>
          </w:tcPr>
          <w:p w14:paraId="19CB786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dia</w:t>
            </w:r>
          </w:p>
        </w:tc>
      </w:tr>
      <w:tr w:rsidR="00B57AD6" w:rsidRPr="008F1305" w14:paraId="7132A4B5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50857AB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T923309</w:t>
            </w:r>
          </w:p>
        </w:tc>
        <w:tc>
          <w:tcPr>
            <w:tcW w:w="3260" w:type="dxa"/>
            <w:noWrap/>
            <w:vAlign w:val="center"/>
            <w:hideMark/>
          </w:tcPr>
          <w:p w14:paraId="2BC27EBA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5F8465C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230</w:t>
            </w:r>
          </w:p>
        </w:tc>
        <w:tc>
          <w:tcPr>
            <w:tcW w:w="2268" w:type="dxa"/>
            <w:noWrap/>
            <w:vAlign w:val="center"/>
            <w:hideMark/>
          </w:tcPr>
          <w:p w14:paraId="75419D0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ustria</w:t>
            </w:r>
          </w:p>
        </w:tc>
      </w:tr>
      <w:tr w:rsidR="00B57AD6" w:rsidRPr="008F1305" w14:paraId="5B9C2BE3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3EE59B6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LT547844</w:t>
            </w:r>
          </w:p>
        </w:tc>
        <w:tc>
          <w:tcPr>
            <w:tcW w:w="3260" w:type="dxa"/>
            <w:noWrap/>
            <w:vAlign w:val="center"/>
            <w:hideMark/>
          </w:tcPr>
          <w:p w14:paraId="0986BA2C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0A0ECF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solate 25_JR12</w:t>
            </w:r>
          </w:p>
        </w:tc>
        <w:tc>
          <w:tcPr>
            <w:tcW w:w="2268" w:type="dxa"/>
            <w:noWrap/>
            <w:vAlign w:val="center"/>
            <w:hideMark/>
          </w:tcPr>
          <w:p w14:paraId="08AFCEC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2E26952B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14C98E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X128921</w:t>
            </w:r>
          </w:p>
        </w:tc>
        <w:tc>
          <w:tcPr>
            <w:tcW w:w="3260" w:type="dxa"/>
            <w:noWrap/>
            <w:vAlign w:val="center"/>
            <w:hideMark/>
          </w:tcPr>
          <w:p w14:paraId="4291BB6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6BCFBCE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HS4-MRL</w:t>
            </w:r>
          </w:p>
        </w:tc>
        <w:tc>
          <w:tcPr>
            <w:tcW w:w="2268" w:type="dxa"/>
            <w:noWrap/>
            <w:vAlign w:val="center"/>
            <w:hideMark/>
          </w:tcPr>
          <w:p w14:paraId="1B8DE8B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akistan</w:t>
            </w:r>
          </w:p>
        </w:tc>
      </w:tr>
      <w:tr w:rsidR="00B57AD6" w:rsidRPr="008F1305" w14:paraId="51ADC2C9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9356BC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MF979544</w:t>
            </w:r>
          </w:p>
        </w:tc>
        <w:tc>
          <w:tcPr>
            <w:tcW w:w="3260" w:type="dxa"/>
            <w:noWrap/>
            <w:vAlign w:val="center"/>
            <w:hideMark/>
          </w:tcPr>
          <w:p w14:paraId="3174DDB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6B6A1A8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LMG 3918</w:t>
            </w:r>
          </w:p>
        </w:tc>
        <w:tc>
          <w:tcPr>
            <w:tcW w:w="2268" w:type="dxa"/>
            <w:noWrap/>
            <w:vAlign w:val="center"/>
            <w:hideMark/>
          </w:tcPr>
          <w:p w14:paraId="6087B81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taly</w:t>
            </w:r>
          </w:p>
        </w:tc>
      </w:tr>
      <w:tr w:rsidR="00B57AD6" w:rsidRPr="008F1305" w14:paraId="02D86CE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2168BF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MF777041</w:t>
            </w:r>
          </w:p>
        </w:tc>
        <w:tc>
          <w:tcPr>
            <w:tcW w:w="3260" w:type="dxa"/>
            <w:noWrap/>
            <w:vAlign w:val="center"/>
            <w:hideMark/>
          </w:tcPr>
          <w:p w14:paraId="0604284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6889B8F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J13</w:t>
            </w:r>
          </w:p>
        </w:tc>
        <w:tc>
          <w:tcPr>
            <w:tcW w:w="2268" w:type="dxa"/>
            <w:noWrap/>
            <w:vAlign w:val="center"/>
            <w:hideMark/>
          </w:tcPr>
          <w:p w14:paraId="068A4DD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12CC99CC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43D7685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MK757612 </w:t>
            </w:r>
          </w:p>
        </w:tc>
        <w:tc>
          <w:tcPr>
            <w:tcW w:w="3260" w:type="dxa"/>
            <w:noWrap/>
            <w:vAlign w:val="center"/>
            <w:hideMark/>
          </w:tcPr>
          <w:p w14:paraId="39CA737A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26BCDDB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SNU4</w:t>
            </w:r>
          </w:p>
        </w:tc>
        <w:tc>
          <w:tcPr>
            <w:tcW w:w="2268" w:type="dxa"/>
            <w:noWrap/>
            <w:vAlign w:val="center"/>
            <w:hideMark/>
          </w:tcPr>
          <w:p w14:paraId="3691CF5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South Korea</w:t>
            </w:r>
          </w:p>
        </w:tc>
      </w:tr>
      <w:tr w:rsidR="00B57AD6" w:rsidRPr="008F1305" w14:paraId="1C849B89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4E34E26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MN334236</w:t>
            </w:r>
          </w:p>
        </w:tc>
        <w:tc>
          <w:tcPr>
            <w:tcW w:w="3260" w:type="dxa"/>
            <w:noWrap/>
            <w:vAlign w:val="center"/>
            <w:hideMark/>
          </w:tcPr>
          <w:p w14:paraId="5DDD70B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339EF4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XB-L-1993</w:t>
            </w:r>
          </w:p>
        </w:tc>
        <w:tc>
          <w:tcPr>
            <w:tcW w:w="2268" w:type="dxa"/>
            <w:noWrap/>
            <w:vAlign w:val="center"/>
            <w:hideMark/>
          </w:tcPr>
          <w:p w14:paraId="309D459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0BF3315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264FA82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P762193</w:t>
            </w:r>
          </w:p>
        </w:tc>
        <w:tc>
          <w:tcPr>
            <w:tcW w:w="3260" w:type="dxa"/>
            <w:noWrap/>
            <w:vAlign w:val="center"/>
            <w:hideMark/>
          </w:tcPr>
          <w:p w14:paraId="58F250F5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6318A5B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15CS2014</w:t>
            </w:r>
          </w:p>
        </w:tc>
        <w:tc>
          <w:tcPr>
            <w:tcW w:w="2268" w:type="dxa"/>
            <w:noWrap/>
            <w:vAlign w:val="center"/>
            <w:hideMark/>
          </w:tcPr>
          <w:p w14:paraId="439A27B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USA</w:t>
            </w:r>
          </w:p>
        </w:tc>
      </w:tr>
      <w:tr w:rsidR="00B57AD6" w:rsidRPr="008F1305" w14:paraId="2792EF21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0BB97D0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KR085802</w:t>
            </w:r>
          </w:p>
        </w:tc>
        <w:tc>
          <w:tcPr>
            <w:tcW w:w="3260" w:type="dxa"/>
            <w:noWrap/>
            <w:vAlign w:val="center"/>
            <w:hideMark/>
          </w:tcPr>
          <w:p w14:paraId="65FD360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E0E79E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HBB 9166</w:t>
            </w:r>
          </w:p>
        </w:tc>
        <w:tc>
          <w:tcPr>
            <w:tcW w:w="2268" w:type="dxa"/>
            <w:noWrap/>
            <w:vAlign w:val="center"/>
            <w:hideMark/>
          </w:tcPr>
          <w:p w14:paraId="4C67076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dia</w:t>
            </w:r>
          </w:p>
        </w:tc>
      </w:tr>
      <w:tr w:rsidR="00B57AD6" w:rsidRPr="008F1305" w14:paraId="426E75F4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4AEC852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P762228</w:t>
            </w:r>
          </w:p>
        </w:tc>
        <w:tc>
          <w:tcPr>
            <w:tcW w:w="3260" w:type="dxa"/>
            <w:noWrap/>
            <w:vAlign w:val="center"/>
            <w:hideMark/>
          </w:tcPr>
          <w:p w14:paraId="6EBC090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EB3E4D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4S_B2_8CS2014</w:t>
            </w:r>
          </w:p>
        </w:tc>
        <w:tc>
          <w:tcPr>
            <w:tcW w:w="2268" w:type="dxa"/>
            <w:noWrap/>
            <w:vAlign w:val="center"/>
            <w:hideMark/>
          </w:tcPr>
          <w:p w14:paraId="165E805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USA</w:t>
            </w:r>
          </w:p>
        </w:tc>
      </w:tr>
      <w:tr w:rsidR="00B57AD6" w:rsidRPr="008F1305" w14:paraId="52BC4B6F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22AFDE2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Y247410</w:t>
            </w:r>
          </w:p>
        </w:tc>
        <w:tc>
          <w:tcPr>
            <w:tcW w:w="3260" w:type="dxa"/>
            <w:noWrap/>
            <w:vAlign w:val="center"/>
            <w:hideMark/>
          </w:tcPr>
          <w:p w14:paraId="4FE9F66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5D9D9EE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M37</w:t>
            </w:r>
          </w:p>
        </w:tc>
        <w:tc>
          <w:tcPr>
            <w:tcW w:w="2268" w:type="dxa"/>
            <w:noWrap/>
            <w:vAlign w:val="center"/>
            <w:hideMark/>
          </w:tcPr>
          <w:p w14:paraId="02E628E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Germany</w:t>
            </w:r>
          </w:p>
        </w:tc>
      </w:tr>
      <w:tr w:rsidR="00B57AD6" w:rsidRPr="008F1305" w14:paraId="350E595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CA6C48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R088420</w:t>
            </w:r>
          </w:p>
        </w:tc>
        <w:tc>
          <w:tcPr>
            <w:tcW w:w="3260" w:type="dxa"/>
            <w:noWrap/>
            <w:vAlign w:val="center"/>
            <w:hideMark/>
          </w:tcPr>
          <w:p w14:paraId="44CE72C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F15AF7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l12</w:t>
            </w:r>
          </w:p>
        </w:tc>
        <w:tc>
          <w:tcPr>
            <w:tcW w:w="2268" w:type="dxa"/>
            <w:noWrap/>
            <w:vAlign w:val="center"/>
            <w:hideMark/>
          </w:tcPr>
          <w:p w14:paraId="3DF9D93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Germany</w:t>
            </w:r>
          </w:p>
        </w:tc>
      </w:tr>
      <w:tr w:rsidR="00B57AD6" w:rsidRPr="008F1305" w14:paraId="2C238BD8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0287047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C920945</w:t>
            </w:r>
          </w:p>
        </w:tc>
        <w:tc>
          <w:tcPr>
            <w:tcW w:w="3260" w:type="dxa"/>
            <w:noWrap/>
            <w:vAlign w:val="center"/>
            <w:hideMark/>
          </w:tcPr>
          <w:p w14:paraId="10C37EEF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6E95CA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DT63-3</w:t>
            </w:r>
          </w:p>
        </w:tc>
        <w:tc>
          <w:tcPr>
            <w:tcW w:w="2268" w:type="dxa"/>
            <w:noWrap/>
            <w:vAlign w:val="center"/>
            <w:hideMark/>
          </w:tcPr>
          <w:p w14:paraId="319494F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4463F64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6AB8953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R233788</w:t>
            </w:r>
          </w:p>
        </w:tc>
        <w:tc>
          <w:tcPr>
            <w:tcW w:w="3260" w:type="dxa"/>
            <w:noWrap/>
            <w:vAlign w:val="center"/>
            <w:hideMark/>
          </w:tcPr>
          <w:p w14:paraId="46413E37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4FFC98A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HB B 6464</w:t>
            </w:r>
          </w:p>
        </w:tc>
        <w:tc>
          <w:tcPr>
            <w:tcW w:w="2268" w:type="dxa"/>
            <w:noWrap/>
            <w:vAlign w:val="center"/>
            <w:hideMark/>
          </w:tcPr>
          <w:p w14:paraId="2878FBE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dia</w:t>
            </w:r>
          </w:p>
        </w:tc>
      </w:tr>
      <w:tr w:rsidR="00B57AD6" w:rsidRPr="008F1305" w14:paraId="2E2351F1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49ECC2B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U642885</w:t>
            </w:r>
          </w:p>
        </w:tc>
        <w:tc>
          <w:tcPr>
            <w:tcW w:w="3260" w:type="dxa"/>
            <w:noWrap/>
            <w:vAlign w:val="center"/>
            <w:hideMark/>
          </w:tcPr>
          <w:p w14:paraId="1AF698AF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14C3FE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XT1</w:t>
            </w:r>
          </w:p>
        </w:tc>
        <w:tc>
          <w:tcPr>
            <w:tcW w:w="2268" w:type="dxa"/>
            <w:noWrap/>
            <w:vAlign w:val="center"/>
            <w:hideMark/>
          </w:tcPr>
          <w:p w14:paraId="653B471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7E2DA444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C0B50E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C920976</w:t>
            </w:r>
          </w:p>
        </w:tc>
        <w:tc>
          <w:tcPr>
            <w:tcW w:w="3260" w:type="dxa"/>
            <w:noWrap/>
            <w:vAlign w:val="center"/>
            <w:hideMark/>
          </w:tcPr>
          <w:p w14:paraId="792BC39F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EFCA7D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SQ66</w:t>
            </w:r>
          </w:p>
        </w:tc>
        <w:tc>
          <w:tcPr>
            <w:tcW w:w="2268" w:type="dxa"/>
            <w:noWrap/>
            <w:vAlign w:val="center"/>
            <w:hideMark/>
          </w:tcPr>
          <w:p w14:paraId="5DBEDCE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15BB1E42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3803CBC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F111127</w:t>
            </w:r>
          </w:p>
        </w:tc>
        <w:tc>
          <w:tcPr>
            <w:tcW w:w="3260" w:type="dxa"/>
            <w:noWrap/>
            <w:vAlign w:val="center"/>
            <w:hideMark/>
          </w:tcPr>
          <w:p w14:paraId="04AE3E2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2B925CD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RBE1CD-85</w:t>
            </w:r>
          </w:p>
        </w:tc>
        <w:tc>
          <w:tcPr>
            <w:tcW w:w="2268" w:type="dxa"/>
            <w:noWrap/>
            <w:vAlign w:val="center"/>
            <w:hideMark/>
          </w:tcPr>
          <w:p w14:paraId="290090A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olombia</w:t>
            </w:r>
          </w:p>
        </w:tc>
      </w:tr>
      <w:tr w:rsidR="00B57AD6" w:rsidRPr="008F1305" w14:paraId="0C319B7F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4684828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F993615</w:t>
            </w:r>
          </w:p>
        </w:tc>
        <w:tc>
          <w:tcPr>
            <w:tcW w:w="3260" w:type="dxa"/>
            <w:noWrap/>
            <w:vAlign w:val="center"/>
            <w:hideMark/>
          </w:tcPr>
          <w:p w14:paraId="6491140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2CB9D18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HC-3</w:t>
            </w:r>
          </w:p>
        </w:tc>
        <w:tc>
          <w:tcPr>
            <w:tcW w:w="2268" w:type="dxa"/>
            <w:noWrap/>
            <w:vAlign w:val="center"/>
            <w:hideMark/>
          </w:tcPr>
          <w:p w14:paraId="6FA79CA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234B9E04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66270F1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T767718</w:t>
            </w:r>
          </w:p>
        </w:tc>
        <w:tc>
          <w:tcPr>
            <w:tcW w:w="3260" w:type="dxa"/>
            <w:noWrap/>
            <w:vAlign w:val="center"/>
            <w:hideMark/>
          </w:tcPr>
          <w:p w14:paraId="037B72F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1F59C9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12</w:t>
            </w:r>
          </w:p>
        </w:tc>
        <w:tc>
          <w:tcPr>
            <w:tcW w:w="2268" w:type="dxa"/>
            <w:noWrap/>
            <w:vAlign w:val="center"/>
            <w:hideMark/>
          </w:tcPr>
          <w:p w14:paraId="3684E4D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047EA7D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26F9C2B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M748811</w:t>
            </w:r>
          </w:p>
        </w:tc>
        <w:tc>
          <w:tcPr>
            <w:tcW w:w="3260" w:type="dxa"/>
            <w:noWrap/>
            <w:vAlign w:val="center"/>
            <w:hideMark/>
          </w:tcPr>
          <w:p w14:paraId="56B0AAD8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529706A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CUG 2513</w:t>
            </w:r>
          </w:p>
        </w:tc>
        <w:tc>
          <w:tcPr>
            <w:tcW w:w="2268" w:type="dxa"/>
            <w:noWrap/>
            <w:vAlign w:val="center"/>
            <w:hideMark/>
          </w:tcPr>
          <w:p w14:paraId="06E7C50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672E6B11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09FA889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JF970593</w:t>
            </w:r>
          </w:p>
        </w:tc>
        <w:tc>
          <w:tcPr>
            <w:tcW w:w="3260" w:type="dxa"/>
            <w:noWrap/>
            <w:vAlign w:val="center"/>
            <w:hideMark/>
          </w:tcPr>
          <w:p w14:paraId="6B574213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D8ED3B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IC2-15</w:t>
            </w:r>
          </w:p>
        </w:tc>
        <w:tc>
          <w:tcPr>
            <w:tcW w:w="2268" w:type="dxa"/>
            <w:noWrap/>
            <w:vAlign w:val="center"/>
            <w:hideMark/>
          </w:tcPr>
          <w:p w14:paraId="3B5C838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ntarctica</w:t>
            </w:r>
          </w:p>
        </w:tc>
      </w:tr>
      <w:tr w:rsidR="00B57AD6" w:rsidRPr="008F1305" w14:paraId="3DDEFB4F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ACE5EA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B021388</w:t>
            </w:r>
          </w:p>
        </w:tc>
        <w:tc>
          <w:tcPr>
            <w:tcW w:w="3260" w:type="dxa"/>
            <w:noWrap/>
            <w:vAlign w:val="center"/>
            <w:hideMark/>
          </w:tcPr>
          <w:p w14:paraId="5A118FE5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6ECA279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TCC 33665</w:t>
            </w:r>
          </w:p>
        </w:tc>
        <w:tc>
          <w:tcPr>
            <w:tcW w:w="2268" w:type="dxa"/>
            <w:noWrap/>
            <w:vAlign w:val="center"/>
            <w:hideMark/>
          </w:tcPr>
          <w:p w14:paraId="5C5EDA0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346C1809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2E5BEB7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LK391529</w:t>
            </w:r>
          </w:p>
        </w:tc>
        <w:tc>
          <w:tcPr>
            <w:tcW w:w="3260" w:type="dxa"/>
            <w:noWrap/>
            <w:vAlign w:val="center"/>
            <w:hideMark/>
          </w:tcPr>
          <w:p w14:paraId="17648E3F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7B1B6D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solate S8</w:t>
            </w:r>
          </w:p>
        </w:tc>
        <w:tc>
          <w:tcPr>
            <w:tcW w:w="2268" w:type="dxa"/>
            <w:noWrap/>
            <w:vAlign w:val="center"/>
            <w:hideMark/>
          </w:tcPr>
          <w:p w14:paraId="47C0398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1FA66AC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31E2CDE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R085902</w:t>
            </w:r>
          </w:p>
        </w:tc>
        <w:tc>
          <w:tcPr>
            <w:tcW w:w="3260" w:type="dxa"/>
            <w:noWrap/>
            <w:vAlign w:val="center"/>
            <w:hideMark/>
          </w:tcPr>
          <w:p w14:paraId="65015547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7F31807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HBB 11033</w:t>
            </w:r>
          </w:p>
        </w:tc>
        <w:tc>
          <w:tcPr>
            <w:tcW w:w="2268" w:type="dxa"/>
            <w:noWrap/>
            <w:vAlign w:val="center"/>
            <w:hideMark/>
          </w:tcPr>
          <w:p w14:paraId="291B841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dia</w:t>
            </w:r>
          </w:p>
        </w:tc>
      </w:tr>
      <w:tr w:rsidR="00B57AD6" w:rsidRPr="008F1305" w14:paraId="60AAC5C0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4E5C002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T923309</w:t>
            </w:r>
          </w:p>
        </w:tc>
        <w:tc>
          <w:tcPr>
            <w:tcW w:w="3260" w:type="dxa"/>
            <w:noWrap/>
            <w:vAlign w:val="center"/>
            <w:hideMark/>
          </w:tcPr>
          <w:p w14:paraId="3A7ED58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2ED24B1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230</w:t>
            </w:r>
          </w:p>
        </w:tc>
        <w:tc>
          <w:tcPr>
            <w:tcW w:w="2268" w:type="dxa"/>
            <w:noWrap/>
            <w:vAlign w:val="center"/>
            <w:hideMark/>
          </w:tcPr>
          <w:p w14:paraId="5497DA9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ustria</w:t>
            </w:r>
          </w:p>
        </w:tc>
      </w:tr>
      <w:tr w:rsidR="00B57AD6" w:rsidRPr="008F1305" w14:paraId="5A9DE3DA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271353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HQ824838</w:t>
            </w:r>
          </w:p>
        </w:tc>
        <w:tc>
          <w:tcPr>
            <w:tcW w:w="3260" w:type="dxa"/>
            <w:noWrap/>
            <w:vAlign w:val="center"/>
            <w:hideMark/>
          </w:tcPr>
          <w:p w14:paraId="1C141A83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4A49D3A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OPRI 25541</w:t>
            </w:r>
          </w:p>
        </w:tc>
        <w:tc>
          <w:tcPr>
            <w:tcW w:w="2268" w:type="dxa"/>
            <w:noWrap/>
            <w:vAlign w:val="center"/>
            <w:hideMark/>
          </w:tcPr>
          <w:p w14:paraId="0D49932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ustria</w:t>
            </w:r>
          </w:p>
        </w:tc>
      </w:tr>
      <w:tr w:rsidR="00B57AD6" w:rsidRPr="008F1305" w14:paraId="287BA5E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63B08F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DQ640007</w:t>
            </w:r>
          </w:p>
        </w:tc>
        <w:tc>
          <w:tcPr>
            <w:tcW w:w="3260" w:type="dxa"/>
            <w:noWrap/>
            <w:vAlign w:val="center"/>
            <w:hideMark/>
          </w:tcPr>
          <w:p w14:paraId="51D50091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7383A41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R03</w:t>
            </w:r>
          </w:p>
        </w:tc>
        <w:tc>
          <w:tcPr>
            <w:tcW w:w="2268" w:type="dxa"/>
            <w:noWrap/>
            <w:vAlign w:val="center"/>
            <w:hideMark/>
          </w:tcPr>
          <w:p w14:paraId="1C3B42B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ustria</w:t>
            </w:r>
          </w:p>
        </w:tc>
      </w:tr>
      <w:tr w:rsidR="00B57AD6" w:rsidRPr="008F1305" w14:paraId="62191E0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2A992C1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B680301</w:t>
            </w:r>
          </w:p>
        </w:tc>
        <w:tc>
          <w:tcPr>
            <w:tcW w:w="3260" w:type="dxa"/>
            <w:noWrap/>
            <w:vAlign w:val="center"/>
            <w:hideMark/>
          </w:tcPr>
          <w:p w14:paraId="513D7AFF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EA4602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BRC 12613</w:t>
            </w:r>
          </w:p>
        </w:tc>
        <w:tc>
          <w:tcPr>
            <w:tcW w:w="2268" w:type="dxa"/>
            <w:noWrap/>
            <w:vAlign w:val="center"/>
            <w:hideMark/>
          </w:tcPr>
          <w:p w14:paraId="4309980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67E9F6CC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8A2C1B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U330449</w:t>
            </w:r>
          </w:p>
        </w:tc>
        <w:tc>
          <w:tcPr>
            <w:tcW w:w="3260" w:type="dxa"/>
            <w:noWrap/>
            <w:vAlign w:val="center"/>
            <w:hideMark/>
          </w:tcPr>
          <w:p w14:paraId="16EDB5DD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8669DD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BP01</w:t>
            </w:r>
          </w:p>
        </w:tc>
        <w:tc>
          <w:tcPr>
            <w:tcW w:w="2268" w:type="dxa"/>
            <w:noWrap/>
            <w:vAlign w:val="center"/>
            <w:hideMark/>
          </w:tcPr>
          <w:p w14:paraId="53C2815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aska</w:t>
            </w:r>
          </w:p>
        </w:tc>
      </w:tr>
      <w:tr w:rsidR="00B57AD6" w:rsidRPr="008F1305" w14:paraId="23345D06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5ADCF6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U330448</w:t>
            </w:r>
          </w:p>
        </w:tc>
        <w:tc>
          <w:tcPr>
            <w:tcW w:w="3260" w:type="dxa"/>
            <w:noWrap/>
            <w:vAlign w:val="center"/>
            <w:hideMark/>
          </w:tcPr>
          <w:p w14:paraId="47FB178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6C1B5B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BR01</w:t>
            </w:r>
          </w:p>
        </w:tc>
        <w:tc>
          <w:tcPr>
            <w:tcW w:w="2268" w:type="dxa"/>
            <w:noWrap/>
            <w:vAlign w:val="center"/>
            <w:hideMark/>
          </w:tcPr>
          <w:p w14:paraId="5063E42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aska</w:t>
            </w:r>
          </w:p>
        </w:tc>
      </w:tr>
      <w:tr w:rsidR="00B57AD6" w:rsidRPr="008F1305" w14:paraId="6C408708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2AE1732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F174648</w:t>
            </w:r>
          </w:p>
        </w:tc>
        <w:tc>
          <w:tcPr>
            <w:tcW w:w="3260" w:type="dxa"/>
            <w:noWrap/>
            <w:vAlign w:val="center"/>
            <w:hideMark/>
          </w:tcPr>
          <w:p w14:paraId="260AFC41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E7C0AB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BD17-1</w:t>
            </w:r>
          </w:p>
        </w:tc>
        <w:tc>
          <w:tcPr>
            <w:tcW w:w="2268" w:type="dxa"/>
            <w:noWrap/>
            <w:vAlign w:val="center"/>
            <w:hideMark/>
          </w:tcPr>
          <w:p w14:paraId="47B4557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orea</w:t>
            </w:r>
          </w:p>
        </w:tc>
      </w:tr>
      <w:tr w:rsidR="00B57AD6" w:rsidRPr="008F1305" w14:paraId="6EE611FF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028929F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F712914</w:t>
            </w:r>
          </w:p>
        </w:tc>
        <w:tc>
          <w:tcPr>
            <w:tcW w:w="3260" w:type="dxa"/>
            <w:noWrap/>
            <w:vAlign w:val="center"/>
            <w:hideMark/>
          </w:tcPr>
          <w:p w14:paraId="631B4CC8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295D780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ARI-RP3</w:t>
            </w:r>
          </w:p>
        </w:tc>
        <w:tc>
          <w:tcPr>
            <w:tcW w:w="2268" w:type="dxa"/>
            <w:noWrap/>
            <w:vAlign w:val="center"/>
            <w:hideMark/>
          </w:tcPr>
          <w:p w14:paraId="01D1F66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dia</w:t>
            </w:r>
          </w:p>
        </w:tc>
      </w:tr>
      <w:tr w:rsidR="00B57AD6" w:rsidRPr="008F1305" w14:paraId="78AD25E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0B4D624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U652474</w:t>
            </w:r>
          </w:p>
        </w:tc>
        <w:tc>
          <w:tcPr>
            <w:tcW w:w="3260" w:type="dxa"/>
            <w:noWrap/>
            <w:vAlign w:val="center"/>
            <w:hideMark/>
          </w:tcPr>
          <w:p w14:paraId="32BFBA9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065542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JPB-1.17a</w:t>
            </w:r>
          </w:p>
        </w:tc>
        <w:tc>
          <w:tcPr>
            <w:tcW w:w="2268" w:type="dxa"/>
            <w:noWrap/>
            <w:vAlign w:val="center"/>
            <w:hideMark/>
          </w:tcPr>
          <w:p w14:paraId="4A59F8D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0B574775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2594F60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Y08846</w:t>
            </w:r>
          </w:p>
        </w:tc>
        <w:tc>
          <w:tcPr>
            <w:tcW w:w="3260" w:type="dxa"/>
            <w:noWrap/>
            <w:vAlign w:val="center"/>
            <w:hideMark/>
          </w:tcPr>
          <w:p w14:paraId="5EB01B6D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2519021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DSM 1522T</w:t>
            </w:r>
          </w:p>
        </w:tc>
        <w:tc>
          <w:tcPr>
            <w:tcW w:w="2268" w:type="dxa"/>
            <w:noWrap/>
            <w:vAlign w:val="center"/>
            <w:hideMark/>
          </w:tcPr>
          <w:p w14:paraId="4B72BA0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2181B5D4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2E5D0DB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NR_132608 </w:t>
            </w:r>
          </w:p>
        </w:tc>
        <w:tc>
          <w:tcPr>
            <w:tcW w:w="3260" w:type="dxa"/>
            <w:noWrap/>
            <w:vAlign w:val="center"/>
            <w:hideMark/>
          </w:tcPr>
          <w:p w14:paraId="42E45137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4C0C911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JA-1</w:t>
            </w:r>
          </w:p>
        </w:tc>
        <w:tc>
          <w:tcPr>
            <w:tcW w:w="2268" w:type="dxa"/>
            <w:noWrap/>
            <w:vAlign w:val="center"/>
            <w:hideMark/>
          </w:tcPr>
          <w:p w14:paraId="1927A8C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orway</w:t>
            </w:r>
          </w:p>
        </w:tc>
      </w:tr>
      <w:tr w:rsidR="00B57AD6" w:rsidRPr="008F1305" w14:paraId="14FEA819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082944F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C855475</w:t>
            </w:r>
          </w:p>
        </w:tc>
        <w:tc>
          <w:tcPr>
            <w:tcW w:w="3260" w:type="dxa"/>
            <w:noWrap/>
            <w:vAlign w:val="center"/>
            <w:hideMark/>
          </w:tcPr>
          <w:p w14:paraId="324734A9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70BC001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1-13</w:t>
            </w:r>
          </w:p>
        </w:tc>
        <w:tc>
          <w:tcPr>
            <w:tcW w:w="2268" w:type="dxa"/>
            <w:noWrap/>
            <w:vAlign w:val="center"/>
            <w:hideMark/>
          </w:tcPr>
          <w:p w14:paraId="775BBA1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South Korea</w:t>
            </w:r>
          </w:p>
        </w:tc>
      </w:tr>
      <w:tr w:rsidR="00B57AD6" w:rsidRPr="008F1305" w14:paraId="06B0865E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0883934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F523603</w:t>
            </w:r>
          </w:p>
        </w:tc>
        <w:tc>
          <w:tcPr>
            <w:tcW w:w="3260" w:type="dxa"/>
            <w:noWrap/>
            <w:vAlign w:val="center"/>
            <w:hideMark/>
          </w:tcPr>
          <w:p w14:paraId="3AB626F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7900DA1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OW6-RT-3</w:t>
            </w:r>
          </w:p>
        </w:tc>
        <w:tc>
          <w:tcPr>
            <w:tcW w:w="2268" w:type="dxa"/>
            <w:noWrap/>
            <w:vAlign w:val="center"/>
            <w:hideMark/>
          </w:tcPr>
          <w:p w14:paraId="30BABB4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Germany</w:t>
            </w:r>
          </w:p>
        </w:tc>
      </w:tr>
      <w:tr w:rsidR="00B57AD6" w:rsidRPr="008F1305" w14:paraId="379D2F33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3D1F6E4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T766048</w:t>
            </w:r>
          </w:p>
        </w:tc>
        <w:tc>
          <w:tcPr>
            <w:tcW w:w="3260" w:type="dxa"/>
            <w:noWrap/>
            <w:vAlign w:val="center"/>
            <w:hideMark/>
          </w:tcPr>
          <w:p w14:paraId="79D5B6F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6D8E52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RGS5:01</w:t>
            </w:r>
          </w:p>
        </w:tc>
        <w:tc>
          <w:tcPr>
            <w:tcW w:w="2268" w:type="dxa"/>
            <w:noWrap/>
            <w:vAlign w:val="center"/>
            <w:hideMark/>
          </w:tcPr>
          <w:p w14:paraId="19DC686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dia</w:t>
            </w:r>
          </w:p>
        </w:tc>
      </w:tr>
      <w:tr w:rsidR="00B57AD6" w:rsidRPr="008F1305" w14:paraId="2F0FE660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242888D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JF327475</w:t>
            </w:r>
          </w:p>
        </w:tc>
        <w:tc>
          <w:tcPr>
            <w:tcW w:w="3260" w:type="dxa"/>
            <w:noWrap/>
            <w:vAlign w:val="center"/>
            <w:hideMark/>
          </w:tcPr>
          <w:p w14:paraId="4215E39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5CC7EE2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B51</w:t>
            </w:r>
          </w:p>
        </w:tc>
        <w:tc>
          <w:tcPr>
            <w:tcW w:w="2268" w:type="dxa"/>
            <w:noWrap/>
            <w:vAlign w:val="center"/>
            <w:hideMark/>
          </w:tcPr>
          <w:p w14:paraId="7D07CB5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Russia</w:t>
            </w:r>
          </w:p>
        </w:tc>
      </w:tr>
      <w:tr w:rsidR="00B57AD6" w:rsidRPr="008F1305" w14:paraId="2E86E8BF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005C5C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JN662543</w:t>
            </w:r>
          </w:p>
        </w:tc>
        <w:tc>
          <w:tcPr>
            <w:tcW w:w="3260" w:type="dxa"/>
            <w:noWrap/>
            <w:vAlign w:val="center"/>
            <w:hideMark/>
          </w:tcPr>
          <w:p w14:paraId="4880E8B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46B84C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B26.7</w:t>
            </w:r>
          </w:p>
        </w:tc>
        <w:tc>
          <w:tcPr>
            <w:tcW w:w="2268" w:type="dxa"/>
            <w:noWrap/>
            <w:vAlign w:val="center"/>
            <w:hideMark/>
          </w:tcPr>
          <w:p w14:paraId="7BD17BC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sia</w:t>
            </w:r>
          </w:p>
        </w:tc>
      </w:tr>
      <w:tr w:rsidR="00B57AD6" w:rsidRPr="008F1305" w14:paraId="37621806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089BC4A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JX429043</w:t>
            </w:r>
          </w:p>
        </w:tc>
        <w:tc>
          <w:tcPr>
            <w:tcW w:w="3260" w:type="dxa"/>
            <w:noWrap/>
            <w:vAlign w:val="center"/>
            <w:hideMark/>
          </w:tcPr>
          <w:p w14:paraId="5AD4D9C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2B41C6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ARI-R-50</w:t>
            </w:r>
          </w:p>
        </w:tc>
        <w:tc>
          <w:tcPr>
            <w:tcW w:w="2268" w:type="dxa"/>
            <w:noWrap/>
            <w:vAlign w:val="center"/>
            <w:hideMark/>
          </w:tcPr>
          <w:p w14:paraId="42B1BB0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dia</w:t>
            </w:r>
          </w:p>
        </w:tc>
      </w:tr>
      <w:tr w:rsidR="00B57AD6" w:rsidRPr="008F1305" w14:paraId="7162DBD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4940756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B428446</w:t>
            </w:r>
          </w:p>
        </w:tc>
        <w:tc>
          <w:tcPr>
            <w:tcW w:w="3260" w:type="dxa"/>
            <w:noWrap/>
            <w:vAlign w:val="center"/>
            <w:hideMark/>
          </w:tcPr>
          <w:p w14:paraId="48E48E0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328FFA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VB1</w:t>
            </w:r>
          </w:p>
        </w:tc>
        <w:tc>
          <w:tcPr>
            <w:tcW w:w="2268" w:type="dxa"/>
            <w:noWrap/>
            <w:vAlign w:val="center"/>
            <w:hideMark/>
          </w:tcPr>
          <w:p w14:paraId="56E3849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Japan</w:t>
            </w:r>
          </w:p>
        </w:tc>
      </w:tr>
      <w:tr w:rsidR="00B57AD6" w:rsidRPr="008F1305" w14:paraId="0387430F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899AEE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FN908445</w:t>
            </w:r>
          </w:p>
        </w:tc>
        <w:tc>
          <w:tcPr>
            <w:tcW w:w="3260" w:type="dxa"/>
            <w:noWrap/>
            <w:vAlign w:val="center"/>
            <w:hideMark/>
          </w:tcPr>
          <w:p w14:paraId="3AD803C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C15A8C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LE 95</w:t>
            </w:r>
          </w:p>
        </w:tc>
        <w:tc>
          <w:tcPr>
            <w:tcW w:w="2268" w:type="dxa"/>
            <w:noWrap/>
            <w:vAlign w:val="center"/>
            <w:hideMark/>
          </w:tcPr>
          <w:p w14:paraId="35F7EE8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Spain</w:t>
            </w:r>
          </w:p>
        </w:tc>
      </w:tr>
      <w:tr w:rsidR="00B57AD6" w:rsidRPr="008F1305" w14:paraId="4AA95227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72453E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T369907</w:t>
            </w:r>
          </w:p>
        </w:tc>
        <w:tc>
          <w:tcPr>
            <w:tcW w:w="3260" w:type="dxa"/>
            <w:noWrap/>
            <w:vAlign w:val="center"/>
            <w:hideMark/>
          </w:tcPr>
          <w:p w14:paraId="47B3299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F4E947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YF11-3(4)</w:t>
            </w:r>
          </w:p>
        </w:tc>
        <w:tc>
          <w:tcPr>
            <w:tcW w:w="2268" w:type="dxa"/>
            <w:noWrap/>
            <w:vAlign w:val="center"/>
            <w:hideMark/>
          </w:tcPr>
          <w:p w14:paraId="44A3601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36EB0D8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5CC1842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MW633292</w:t>
            </w:r>
          </w:p>
        </w:tc>
        <w:tc>
          <w:tcPr>
            <w:tcW w:w="3260" w:type="dxa"/>
            <w:noWrap/>
            <w:vAlign w:val="center"/>
            <w:hideMark/>
          </w:tcPr>
          <w:p w14:paraId="06F87C4E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5C57A8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1TT7</w:t>
            </w:r>
          </w:p>
        </w:tc>
        <w:tc>
          <w:tcPr>
            <w:tcW w:w="2268" w:type="dxa"/>
            <w:noWrap/>
            <w:vAlign w:val="center"/>
            <w:hideMark/>
          </w:tcPr>
          <w:p w14:paraId="03FA5DB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42F1F567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273B7A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JQ070957</w:t>
            </w:r>
          </w:p>
        </w:tc>
        <w:tc>
          <w:tcPr>
            <w:tcW w:w="3260" w:type="dxa"/>
            <w:noWrap/>
            <w:vAlign w:val="center"/>
            <w:hideMark/>
          </w:tcPr>
          <w:p w14:paraId="5C59954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73C0985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MTR</w:t>
            </w:r>
          </w:p>
        </w:tc>
        <w:tc>
          <w:tcPr>
            <w:tcW w:w="2268" w:type="dxa"/>
            <w:noWrap/>
            <w:vAlign w:val="center"/>
            <w:hideMark/>
          </w:tcPr>
          <w:p w14:paraId="3EA1096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le</w:t>
            </w:r>
          </w:p>
        </w:tc>
      </w:tr>
      <w:tr w:rsidR="00B57AD6" w:rsidRPr="008F1305" w14:paraId="7C58F6F7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5760537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70540</w:t>
            </w:r>
          </w:p>
        </w:tc>
        <w:tc>
          <w:tcPr>
            <w:tcW w:w="3260" w:type="dxa"/>
            <w:noWrap/>
            <w:vAlign w:val="center"/>
            <w:hideMark/>
          </w:tcPr>
          <w:p w14:paraId="256F27BE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rivuli</w:t>
            </w:r>
          </w:p>
        </w:tc>
        <w:tc>
          <w:tcPr>
            <w:tcW w:w="1985" w:type="dxa"/>
            <w:noWrap/>
            <w:vAlign w:val="center"/>
            <w:hideMark/>
          </w:tcPr>
          <w:p w14:paraId="3454753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T68W</w:t>
            </w:r>
          </w:p>
        </w:tc>
        <w:tc>
          <w:tcPr>
            <w:tcW w:w="2268" w:type="dxa"/>
            <w:noWrap/>
            <w:vAlign w:val="center"/>
            <w:hideMark/>
          </w:tcPr>
          <w:p w14:paraId="2722C7D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44BDBF79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C07519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P762181</w:t>
            </w:r>
          </w:p>
        </w:tc>
        <w:tc>
          <w:tcPr>
            <w:tcW w:w="3260" w:type="dxa"/>
            <w:noWrap/>
            <w:vAlign w:val="center"/>
            <w:hideMark/>
          </w:tcPr>
          <w:p w14:paraId="3FD23BC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7F4B984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1CS2014</w:t>
            </w:r>
          </w:p>
        </w:tc>
        <w:tc>
          <w:tcPr>
            <w:tcW w:w="2268" w:type="dxa"/>
            <w:noWrap/>
            <w:vAlign w:val="center"/>
            <w:hideMark/>
          </w:tcPr>
          <w:p w14:paraId="121EDAD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USA</w:t>
            </w:r>
          </w:p>
        </w:tc>
      </w:tr>
      <w:tr w:rsidR="00B57AD6" w:rsidRPr="008F1305" w14:paraId="59A48175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3E67513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F111116</w:t>
            </w:r>
          </w:p>
        </w:tc>
        <w:tc>
          <w:tcPr>
            <w:tcW w:w="3260" w:type="dxa"/>
            <w:noWrap/>
            <w:vAlign w:val="center"/>
            <w:hideMark/>
          </w:tcPr>
          <w:p w14:paraId="1CA44131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6465B8D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RBE1CD-64</w:t>
            </w:r>
          </w:p>
        </w:tc>
        <w:tc>
          <w:tcPr>
            <w:tcW w:w="2268" w:type="dxa"/>
            <w:noWrap/>
            <w:vAlign w:val="center"/>
            <w:hideMark/>
          </w:tcPr>
          <w:p w14:paraId="2D70C0E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olombia</w:t>
            </w:r>
          </w:p>
        </w:tc>
      </w:tr>
      <w:tr w:rsidR="00B57AD6" w:rsidRPr="008F1305" w14:paraId="443D2C3C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70739C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70541</w:t>
            </w:r>
          </w:p>
        </w:tc>
        <w:tc>
          <w:tcPr>
            <w:tcW w:w="3260" w:type="dxa"/>
            <w:noWrap/>
            <w:vAlign w:val="center"/>
            <w:hideMark/>
          </w:tcPr>
          <w:p w14:paraId="0B412E37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violaceinigrum</w:t>
            </w:r>
          </w:p>
        </w:tc>
        <w:tc>
          <w:tcPr>
            <w:tcW w:w="1985" w:type="dxa"/>
            <w:noWrap/>
            <w:vAlign w:val="center"/>
            <w:hideMark/>
          </w:tcPr>
          <w:p w14:paraId="5E96A50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T13W</w:t>
            </w:r>
          </w:p>
        </w:tc>
        <w:tc>
          <w:tcPr>
            <w:tcW w:w="2268" w:type="dxa"/>
            <w:noWrap/>
            <w:vAlign w:val="center"/>
            <w:hideMark/>
          </w:tcPr>
          <w:p w14:paraId="5447095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1DC9D15B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9D6E26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70539</w:t>
            </w:r>
          </w:p>
        </w:tc>
        <w:tc>
          <w:tcPr>
            <w:tcW w:w="3260" w:type="dxa"/>
            <w:noWrap/>
            <w:vAlign w:val="center"/>
            <w:hideMark/>
          </w:tcPr>
          <w:p w14:paraId="43B82C69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aquaticum</w:t>
            </w:r>
          </w:p>
        </w:tc>
        <w:tc>
          <w:tcPr>
            <w:tcW w:w="1985" w:type="dxa"/>
            <w:noWrap/>
            <w:vAlign w:val="center"/>
            <w:hideMark/>
          </w:tcPr>
          <w:p w14:paraId="0B8C8B6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T58W</w:t>
            </w:r>
          </w:p>
        </w:tc>
        <w:tc>
          <w:tcPr>
            <w:tcW w:w="2268" w:type="dxa"/>
            <w:noWrap/>
            <w:vAlign w:val="center"/>
            <w:hideMark/>
          </w:tcPr>
          <w:p w14:paraId="29CC4D9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3A2179D8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627163A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J509870</w:t>
            </w:r>
          </w:p>
        </w:tc>
        <w:tc>
          <w:tcPr>
            <w:tcW w:w="3260" w:type="dxa"/>
            <w:noWrap/>
            <w:vAlign w:val="center"/>
            <w:hideMark/>
          </w:tcPr>
          <w:p w14:paraId="3309D8F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BD52B8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MMPP4</w:t>
            </w:r>
          </w:p>
        </w:tc>
        <w:tc>
          <w:tcPr>
            <w:tcW w:w="2268" w:type="dxa"/>
            <w:noWrap/>
            <w:vAlign w:val="center"/>
            <w:hideMark/>
          </w:tcPr>
          <w:p w14:paraId="5BF3FC4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dia</w:t>
            </w:r>
          </w:p>
        </w:tc>
      </w:tr>
      <w:tr w:rsidR="00B57AD6" w:rsidRPr="008F1305" w14:paraId="257E4E86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314C35B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F990995</w:t>
            </w:r>
          </w:p>
        </w:tc>
        <w:tc>
          <w:tcPr>
            <w:tcW w:w="3260" w:type="dxa"/>
            <w:noWrap/>
            <w:vAlign w:val="center"/>
            <w:hideMark/>
          </w:tcPr>
          <w:p w14:paraId="53B4F2E3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5FD6C6A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MMP4</w:t>
            </w:r>
          </w:p>
        </w:tc>
        <w:tc>
          <w:tcPr>
            <w:tcW w:w="2268" w:type="dxa"/>
            <w:noWrap/>
            <w:vAlign w:val="center"/>
            <w:hideMark/>
          </w:tcPr>
          <w:p w14:paraId="4D8FECD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dia</w:t>
            </w:r>
          </w:p>
        </w:tc>
      </w:tr>
      <w:tr w:rsidR="00B57AD6" w:rsidRPr="008F1305" w14:paraId="1E4C3B64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99730A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DQ473538</w:t>
            </w:r>
          </w:p>
        </w:tc>
        <w:tc>
          <w:tcPr>
            <w:tcW w:w="3260" w:type="dxa"/>
            <w:noWrap/>
            <w:vAlign w:val="center"/>
            <w:hideMark/>
          </w:tcPr>
          <w:p w14:paraId="3832B643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C86ED5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GA01</w:t>
            </w:r>
          </w:p>
        </w:tc>
        <w:tc>
          <w:tcPr>
            <w:tcW w:w="2268" w:type="dxa"/>
            <w:noWrap/>
            <w:vAlign w:val="center"/>
            <w:hideMark/>
          </w:tcPr>
          <w:p w14:paraId="2F4C545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6AF02E72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6D8F1E2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F150395</w:t>
            </w:r>
          </w:p>
        </w:tc>
        <w:tc>
          <w:tcPr>
            <w:tcW w:w="3260" w:type="dxa"/>
            <w:noWrap/>
            <w:vAlign w:val="center"/>
            <w:hideMark/>
          </w:tcPr>
          <w:p w14:paraId="2683B7AC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262A19A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JN111</w:t>
            </w:r>
          </w:p>
        </w:tc>
        <w:tc>
          <w:tcPr>
            <w:tcW w:w="2268" w:type="dxa"/>
            <w:noWrap/>
            <w:vAlign w:val="center"/>
            <w:hideMark/>
          </w:tcPr>
          <w:p w14:paraId="3827D3A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0192CC51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B32B7C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LN890197</w:t>
            </w:r>
          </w:p>
        </w:tc>
        <w:tc>
          <w:tcPr>
            <w:tcW w:w="3260" w:type="dxa"/>
            <w:noWrap/>
            <w:vAlign w:val="center"/>
            <w:hideMark/>
          </w:tcPr>
          <w:p w14:paraId="03C0807F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B0E34A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B21</w:t>
            </w:r>
          </w:p>
        </w:tc>
        <w:tc>
          <w:tcPr>
            <w:tcW w:w="2268" w:type="dxa"/>
            <w:noWrap/>
            <w:vAlign w:val="center"/>
            <w:hideMark/>
          </w:tcPr>
          <w:p w14:paraId="3B0673B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2BAD4578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7B4EAC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U275366</w:t>
            </w:r>
          </w:p>
        </w:tc>
        <w:tc>
          <w:tcPr>
            <w:tcW w:w="3260" w:type="dxa"/>
            <w:noWrap/>
            <w:vAlign w:val="center"/>
            <w:hideMark/>
          </w:tcPr>
          <w:p w14:paraId="72A0E78E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21E02E9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cam</w:t>
            </w:r>
          </w:p>
        </w:tc>
        <w:tc>
          <w:tcPr>
            <w:tcW w:w="2268" w:type="dxa"/>
            <w:noWrap/>
            <w:vAlign w:val="center"/>
            <w:hideMark/>
          </w:tcPr>
          <w:p w14:paraId="3068486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eru</w:t>
            </w:r>
          </w:p>
        </w:tc>
      </w:tr>
      <w:tr w:rsidR="00B57AD6" w:rsidRPr="008F1305" w14:paraId="1FA79A70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314EE81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J589455</w:t>
            </w:r>
          </w:p>
        </w:tc>
        <w:tc>
          <w:tcPr>
            <w:tcW w:w="3260" w:type="dxa"/>
            <w:noWrap/>
            <w:vAlign w:val="center"/>
            <w:hideMark/>
          </w:tcPr>
          <w:p w14:paraId="3B2A3F27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5EC5869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2B1</w:t>
            </w:r>
          </w:p>
        </w:tc>
        <w:tc>
          <w:tcPr>
            <w:tcW w:w="2268" w:type="dxa"/>
            <w:noWrap/>
            <w:vAlign w:val="center"/>
            <w:hideMark/>
          </w:tcPr>
          <w:p w14:paraId="5ACA583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0EA5BD3A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BDC8DB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KT767666</w:t>
            </w:r>
          </w:p>
        </w:tc>
        <w:tc>
          <w:tcPr>
            <w:tcW w:w="3260" w:type="dxa"/>
            <w:noWrap/>
            <w:vAlign w:val="center"/>
            <w:hideMark/>
          </w:tcPr>
          <w:p w14:paraId="57353C7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05E31E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31</w:t>
            </w:r>
          </w:p>
        </w:tc>
        <w:tc>
          <w:tcPr>
            <w:tcW w:w="2268" w:type="dxa"/>
            <w:noWrap/>
            <w:vAlign w:val="center"/>
            <w:hideMark/>
          </w:tcPr>
          <w:p w14:paraId="28ACF7A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02FE0BC3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075921B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HQ003440</w:t>
            </w:r>
          </w:p>
        </w:tc>
        <w:tc>
          <w:tcPr>
            <w:tcW w:w="3260" w:type="dxa"/>
            <w:noWrap/>
            <w:vAlign w:val="center"/>
            <w:hideMark/>
          </w:tcPr>
          <w:p w14:paraId="016EC2BF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131D06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BGD31</w:t>
            </w:r>
          </w:p>
        </w:tc>
        <w:tc>
          <w:tcPr>
            <w:tcW w:w="2268" w:type="dxa"/>
            <w:noWrap/>
            <w:vAlign w:val="center"/>
            <w:hideMark/>
          </w:tcPr>
          <w:p w14:paraId="3F1425E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India</w:t>
            </w:r>
          </w:p>
        </w:tc>
      </w:tr>
      <w:tr w:rsidR="00B57AD6" w:rsidRPr="008F1305" w14:paraId="61109CCF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6715D98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71529</w:t>
            </w:r>
          </w:p>
        </w:tc>
        <w:tc>
          <w:tcPr>
            <w:tcW w:w="3260" w:type="dxa"/>
            <w:noWrap/>
            <w:vAlign w:val="center"/>
            <w:hideMark/>
          </w:tcPr>
          <w:p w14:paraId="4C4812C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Massilia atriviolacea</w:t>
            </w:r>
          </w:p>
        </w:tc>
        <w:tc>
          <w:tcPr>
            <w:tcW w:w="1985" w:type="dxa"/>
            <w:noWrap/>
            <w:vAlign w:val="center"/>
            <w:hideMark/>
          </w:tcPr>
          <w:p w14:paraId="04042B6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SOD</w:t>
            </w:r>
          </w:p>
        </w:tc>
        <w:tc>
          <w:tcPr>
            <w:tcW w:w="2268" w:type="dxa"/>
            <w:noWrap/>
            <w:vAlign w:val="center"/>
            <w:hideMark/>
          </w:tcPr>
          <w:p w14:paraId="2F01546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7B1565F2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555C886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58142</w:t>
            </w:r>
          </w:p>
        </w:tc>
        <w:tc>
          <w:tcPr>
            <w:tcW w:w="3260" w:type="dxa"/>
            <w:noWrap/>
            <w:vAlign w:val="center"/>
            <w:hideMark/>
          </w:tcPr>
          <w:p w14:paraId="59EA34D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Massilia glaciei</w:t>
            </w:r>
          </w:p>
        </w:tc>
        <w:tc>
          <w:tcPr>
            <w:tcW w:w="1985" w:type="dxa"/>
            <w:noWrap/>
            <w:vAlign w:val="center"/>
            <w:hideMark/>
          </w:tcPr>
          <w:p w14:paraId="08F99F8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B448-2</w:t>
            </w:r>
          </w:p>
        </w:tc>
        <w:tc>
          <w:tcPr>
            <w:tcW w:w="2268" w:type="dxa"/>
            <w:noWrap/>
            <w:vAlign w:val="center"/>
            <w:hideMark/>
          </w:tcPr>
          <w:p w14:paraId="6B6ACBB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544FEE03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EF4DF8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70535</w:t>
            </w:r>
          </w:p>
        </w:tc>
        <w:tc>
          <w:tcPr>
            <w:tcW w:w="3260" w:type="dxa"/>
            <w:noWrap/>
            <w:vAlign w:val="center"/>
            <w:hideMark/>
          </w:tcPr>
          <w:p w14:paraId="133076E5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Duganella levis</w:t>
            </w:r>
          </w:p>
        </w:tc>
        <w:tc>
          <w:tcPr>
            <w:tcW w:w="1985" w:type="dxa"/>
            <w:noWrap/>
            <w:vAlign w:val="center"/>
            <w:hideMark/>
          </w:tcPr>
          <w:p w14:paraId="454DE6D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Y42W</w:t>
            </w:r>
          </w:p>
        </w:tc>
        <w:tc>
          <w:tcPr>
            <w:tcW w:w="2268" w:type="dxa"/>
            <w:noWrap/>
            <w:vAlign w:val="center"/>
            <w:hideMark/>
          </w:tcPr>
          <w:p w14:paraId="589E848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36345E21" w14:textId="77777777" w:rsidTr="00D14B50">
        <w:trPr>
          <w:trHeight w:val="262"/>
        </w:trPr>
        <w:tc>
          <w:tcPr>
            <w:tcW w:w="1843" w:type="dxa"/>
            <w:noWrap/>
            <w:vAlign w:val="center"/>
            <w:hideMark/>
          </w:tcPr>
          <w:p w14:paraId="196ACC4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70536</w:t>
            </w:r>
          </w:p>
        </w:tc>
        <w:tc>
          <w:tcPr>
            <w:tcW w:w="3260" w:type="dxa"/>
            <w:noWrap/>
            <w:vAlign w:val="center"/>
            <w:hideMark/>
          </w:tcPr>
          <w:p w14:paraId="312C45F8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Duganella pernnla</w:t>
            </w:r>
          </w:p>
        </w:tc>
        <w:tc>
          <w:tcPr>
            <w:tcW w:w="1985" w:type="dxa"/>
            <w:noWrap/>
            <w:vAlign w:val="center"/>
            <w:hideMark/>
          </w:tcPr>
          <w:p w14:paraId="0A85041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T109W</w:t>
            </w:r>
          </w:p>
        </w:tc>
        <w:tc>
          <w:tcPr>
            <w:tcW w:w="2268" w:type="dxa"/>
            <w:noWrap/>
            <w:vAlign w:val="center"/>
            <w:hideMark/>
          </w:tcPr>
          <w:p w14:paraId="2BFA239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0E0C8A30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20BDEA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17042</w:t>
            </w:r>
          </w:p>
        </w:tc>
        <w:tc>
          <w:tcPr>
            <w:tcW w:w="3260" w:type="dxa"/>
            <w:noWrap/>
            <w:vAlign w:val="center"/>
            <w:hideMark/>
          </w:tcPr>
          <w:p w14:paraId="6C6944C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Duganella phyllosphaerae</w:t>
            </w:r>
          </w:p>
        </w:tc>
        <w:tc>
          <w:tcPr>
            <w:tcW w:w="1985" w:type="dxa"/>
            <w:noWrap/>
            <w:vAlign w:val="center"/>
            <w:hideMark/>
          </w:tcPr>
          <w:p w14:paraId="1D810C5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T54 </w:t>
            </w:r>
          </w:p>
        </w:tc>
        <w:tc>
          <w:tcPr>
            <w:tcW w:w="2268" w:type="dxa"/>
            <w:noWrap/>
            <w:vAlign w:val="center"/>
            <w:hideMark/>
          </w:tcPr>
          <w:p w14:paraId="7AC260E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2BED8FA4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21E081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NR_170532 </w:t>
            </w:r>
          </w:p>
        </w:tc>
        <w:tc>
          <w:tcPr>
            <w:tcW w:w="3260" w:type="dxa"/>
            <w:noWrap/>
            <w:vAlign w:val="center"/>
            <w:hideMark/>
          </w:tcPr>
          <w:p w14:paraId="252A0E9D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Duganella albus</w:t>
            </w:r>
          </w:p>
        </w:tc>
        <w:tc>
          <w:tcPr>
            <w:tcW w:w="1985" w:type="dxa"/>
            <w:noWrap/>
            <w:vAlign w:val="center"/>
            <w:hideMark/>
          </w:tcPr>
          <w:p w14:paraId="597F5AD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T9W</w:t>
            </w:r>
          </w:p>
        </w:tc>
        <w:tc>
          <w:tcPr>
            <w:tcW w:w="2268" w:type="dxa"/>
            <w:noWrap/>
            <w:vAlign w:val="center"/>
            <w:hideMark/>
          </w:tcPr>
          <w:p w14:paraId="05CD316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2E2D6C8B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53AC622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NR_159161 </w:t>
            </w:r>
          </w:p>
        </w:tc>
        <w:tc>
          <w:tcPr>
            <w:tcW w:w="3260" w:type="dxa"/>
            <w:noWrap/>
            <w:vAlign w:val="center"/>
            <w:hideMark/>
          </w:tcPr>
          <w:p w14:paraId="173DD79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Massilia buxea </w:t>
            </w:r>
          </w:p>
        </w:tc>
        <w:tc>
          <w:tcPr>
            <w:tcW w:w="1985" w:type="dxa"/>
            <w:noWrap/>
            <w:vAlign w:val="center"/>
            <w:hideMark/>
          </w:tcPr>
          <w:p w14:paraId="3A83C35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9</w:t>
            </w:r>
          </w:p>
        </w:tc>
        <w:tc>
          <w:tcPr>
            <w:tcW w:w="2268" w:type="dxa"/>
            <w:noWrap/>
            <w:vAlign w:val="center"/>
            <w:hideMark/>
          </w:tcPr>
          <w:p w14:paraId="6BEAEA5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7062FE97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FA9CF1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70542</w:t>
            </w:r>
          </w:p>
        </w:tc>
        <w:tc>
          <w:tcPr>
            <w:tcW w:w="3260" w:type="dxa"/>
            <w:noWrap/>
            <w:vAlign w:val="center"/>
            <w:hideMark/>
          </w:tcPr>
          <w:p w14:paraId="507965FD" w14:textId="05C8C927" w:rsidR="00B57AD6" w:rsidRPr="008F1305" w:rsidRDefault="005552AE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‘</w:t>
            </w:r>
            <w:r w:rsidR="00B57AD6"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Massilia aquatica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’</w:t>
            </w:r>
            <w:r w:rsidR="00B57AD6"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 </w:t>
            </w:r>
            <w:r w:rsidR="00B57AD6" w:rsidRPr="008F1305">
              <w:rPr>
                <w:rFonts w:ascii="Georgia" w:hAnsi="Georgia" w:cs="Times New Roman"/>
                <w:sz w:val="22"/>
                <w:szCs w:val="22"/>
              </w:rPr>
              <w:t>Lu et al. 2020</w:t>
            </w:r>
          </w:p>
        </w:tc>
        <w:tc>
          <w:tcPr>
            <w:tcW w:w="1985" w:type="dxa"/>
            <w:noWrap/>
            <w:vAlign w:val="center"/>
            <w:hideMark/>
          </w:tcPr>
          <w:p w14:paraId="5C4A783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T127W</w:t>
            </w:r>
          </w:p>
        </w:tc>
        <w:tc>
          <w:tcPr>
            <w:tcW w:w="2268" w:type="dxa"/>
            <w:noWrap/>
            <w:vAlign w:val="center"/>
            <w:hideMark/>
          </w:tcPr>
          <w:p w14:paraId="2FF1F57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097CB407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20CDECA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70534</w:t>
            </w:r>
          </w:p>
        </w:tc>
        <w:tc>
          <w:tcPr>
            <w:tcW w:w="3260" w:type="dxa"/>
            <w:noWrap/>
            <w:vAlign w:val="center"/>
            <w:hideMark/>
          </w:tcPr>
          <w:p w14:paraId="16FD9293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Duganella fentianensis</w:t>
            </w:r>
          </w:p>
        </w:tc>
        <w:tc>
          <w:tcPr>
            <w:tcW w:w="1985" w:type="dxa"/>
            <w:noWrap/>
            <w:vAlign w:val="center"/>
            <w:hideMark/>
          </w:tcPr>
          <w:p w14:paraId="18ECD03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T93W</w:t>
            </w:r>
          </w:p>
        </w:tc>
        <w:tc>
          <w:tcPr>
            <w:tcW w:w="2268" w:type="dxa"/>
            <w:noWrap/>
            <w:vAlign w:val="center"/>
            <w:hideMark/>
          </w:tcPr>
          <w:p w14:paraId="4FFBC9E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35DCC241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0132A9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70537</w:t>
            </w:r>
          </w:p>
        </w:tc>
        <w:tc>
          <w:tcPr>
            <w:tcW w:w="3260" w:type="dxa"/>
            <w:noWrap/>
            <w:vAlign w:val="center"/>
            <w:hideMark/>
          </w:tcPr>
          <w:p w14:paraId="4A569A1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Duganella qianjiadongensis </w:t>
            </w:r>
          </w:p>
        </w:tc>
        <w:tc>
          <w:tcPr>
            <w:tcW w:w="1985" w:type="dxa"/>
            <w:noWrap/>
            <w:vAlign w:val="center"/>
            <w:hideMark/>
          </w:tcPr>
          <w:p w14:paraId="7762EC2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CY13W </w:t>
            </w:r>
          </w:p>
        </w:tc>
        <w:tc>
          <w:tcPr>
            <w:tcW w:w="2268" w:type="dxa"/>
            <w:noWrap/>
            <w:vAlign w:val="center"/>
            <w:hideMark/>
          </w:tcPr>
          <w:p w14:paraId="290B698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China</w:t>
            </w:r>
          </w:p>
        </w:tc>
      </w:tr>
      <w:tr w:rsidR="00B57AD6" w:rsidRPr="008F1305" w14:paraId="53A596D8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114F96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026364</w:t>
            </w:r>
          </w:p>
        </w:tc>
        <w:tc>
          <w:tcPr>
            <w:tcW w:w="3260" w:type="dxa"/>
            <w:noWrap/>
            <w:vAlign w:val="center"/>
            <w:hideMark/>
          </w:tcPr>
          <w:p w14:paraId="4CB0AA53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agaricidamnosum </w:t>
            </w:r>
          </w:p>
        </w:tc>
        <w:tc>
          <w:tcPr>
            <w:tcW w:w="1985" w:type="dxa"/>
            <w:noWrap/>
            <w:vAlign w:val="center"/>
            <w:hideMark/>
          </w:tcPr>
          <w:p w14:paraId="30831E2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W1r3 </w:t>
            </w:r>
          </w:p>
        </w:tc>
        <w:tc>
          <w:tcPr>
            <w:tcW w:w="2268" w:type="dxa"/>
            <w:noWrap/>
            <w:vAlign w:val="center"/>
            <w:hideMark/>
          </w:tcPr>
          <w:p w14:paraId="312781A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ngland</w:t>
            </w:r>
          </w:p>
        </w:tc>
      </w:tr>
      <w:tr w:rsidR="00B57AD6" w:rsidRPr="008F1305" w14:paraId="673502A1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1298B8A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14134</w:t>
            </w:r>
          </w:p>
        </w:tc>
        <w:tc>
          <w:tcPr>
            <w:tcW w:w="3260" w:type="dxa"/>
            <w:noWrap/>
            <w:vAlign w:val="center"/>
            <w:hideMark/>
          </w:tcPr>
          <w:p w14:paraId="07EFE25E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agaricidamnosum </w:t>
            </w:r>
          </w:p>
        </w:tc>
        <w:tc>
          <w:tcPr>
            <w:tcW w:w="1985" w:type="dxa"/>
            <w:noWrap/>
            <w:vAlign w:val="center"/>
            <w:hideMark/>
          </w:tcPr>
          <w:p w14:paraId="18CBD68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BRC 102515</w:t>
            </w:r>
          </w:p>
        </w:tc>
        <w:tc>
          <w:tcPr>
            <w:tcW w:w="2268" w:type="dxa"/>
            <w:noWrap/>
            <w:vAlign w:val="center"/>
            <w:hideMark/>
          </w:tcPr>
          <w:p w14:paraId="5EF1396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6E3103FC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7B2DA3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AB681849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(outgroup)</w:t>
            </w:r>
          </w:p>
        </w:tc>
        <w:tc>
          <w:tcPr>
            <w:tcW w:w="3260" w:type="dxa"/>
            <w:noWrap/>
            <w:vAlign w:val="center"/>
            <w:hideMark/>
          </w:tcPr>
          <w:p w14:paraId="236B4AC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lastRenderedPageBreak/>
              <w:t xml:space="preserve">Janthinobacterium </w:t>
            </w: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lastRenderedPageBreak/>
              <w:t xml:space="preserve">agaricidamnosum </w:t>
            </w:r>
          </w:p>
        </w:tc>
        <w:tc>
          <w:tcPr>
            <w:tcW w:w="1985" w:type="dxa"/>
            <w:noWrap/>
            <w:vAlign w:val="center"/>
            <w:hideMark/>
          </w:tcPr>
          <w:p w14:paraId="661F738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NBRC 102515</w:t>
            </w:r>
          </w:p>
        </w:tc>
        <w:tc>
          <w:tcPr>
            <w:tcW w:w="2268" w:type="dxa"/>
            <w:noWrap/>
            <w:vAlign w:val="center"/>
            <w:hideMark/>
          </w:tcPr>
          <w:p w14:paraId="5F9EE7D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4E8629F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6972D56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KF318409</w:t>
            </w:r>
          </w:p>
        </w:tc>
        <w:tc>
          <w:tcPr>
            <w:tcW w:w="3260" w:type="dxa"/>
            <w:noWrap/>
            <w:vAlign w:val="center"/>
            <w:hideMark/>
          </w:tcPr>
          <w:p w14:paraId="7572B29A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4C3AAF6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-20</w:t>
            </w:r>
          </w:p>
        </w:tc>
        <w:tc>
          <w:tcPr>
            <w:tcW w:w="2268" w:type="dxa"/>
            <w:noWrap/>
            <w:vAlign w:val="center"/>
            <w:hideMark/>
          </w:tcPr>
          <w:p w14:paraId="0267431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Kyrgyzstan</w:t>
            </w:r>
          </w:p>
        </w:tc>
      </w:tr>
      <w:tr w:rsidR="00B57AD6" w:rsidRPr="008F1305" w14:paraId="0C0D1D3C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0C05BE2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25502</w:t>
            </w:r>
          </w:p>
        </w:tc>
        <w:tc>
          <w:tcPr>
            <w:tcW w:w="3260" w:type="dxa"/>
            <w:noWrap/>
            <w:vAlign w:val="center"/>
            <w:hideMark/>
          </w:tcPr>
          <w:p w14:paraId="535DD17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Herminiimonas arsenicoxydans  </w:t>
            </w:r>
          </w:p>
        </w:tc>
        <w:tc>
          <w:tcPr>
            <w:tcW w:w="1985" w:type="dxa"/>
            <w:noWrap/>
            <w:vAlign w:val="center"/>
            <w:hideMark/>
          </w:tcPr>
          <w:p w14:paraId="513890A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ULPAs1</w:t>
            </w:r>
          </w:p>
        </w:tc>
        <w:tc>
          <w:tcPr>
            <w:tcW w:w="2268" w:type="dxa"/>
            <w:noWrap/>
            <w:vAlign w:val="center"/>
            <w:hideMark/>
          </w:tcPr>
          <w:p w14:paraId="02121DC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2953449B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6E27344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044508</w:t>
            </w:r>
          </w:p>
        </w:tc>
        <w:tc>
          <w:tcPr>
            <w:tcW w:w="3260" w:type="dxa"/>
            <w:noWrap/>
            <w:vAlign w:val="center"/>
            <w:hideMark/>
          </w:tcPr>
          <w:p w14:paraId="710D827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Herminiimonas glaciei </w:t>
            </w:r>
          </w:p>
        </w:tc>
        <w:tc>
          <w:tcPr>
            <w:tcW w:w="1985" w:type="dxa"/>
            <w:noWrap/>
            <w:vAlign w:val="center"/>
            <w:hideMark/>
          </w:tcPr>
          <w:p w14:paraId="2E5200F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UMB49</w:t>
            </w:r>
          </w:p>
        </w:tc>
        <w:tc>
          <w:tcPr>
            <w:tcW w:w="2268" w:type="dxa"/>
            <w:noWrap/>
            <w:vAlign w:val="center"/>
            <w:hideMark/>
          </w:tcPr>
          <w:p w14:paraId="1AFAF9F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Greenland</w:t>
            </w:r>
          </w:p>
        </w:tc>
      </w:tr>
      <w:tr w:rsidR="00B57AD6" w:rsidRPr="008F1305" w14:paraId="239BA9EB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7A7BAEA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14175</w:t>
            </w:r>
          </w:p>
        </w:tc>
        <w:tc>
          <w:tcPr>
            <w:tcW w:w="3260" w:type="dxa"/>
            <w:noWrap/>
            <w:vAlign w:val="center"/>
            <w:hideMark/>
          </w:tcPr>
          <w:p w14:paraId="75E8D77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Oxalicibacterium solurbis</w:t>
            </w:r>
          </w:p>
        </w:tc>
        <w:tc>
          <w:tcPr>
            <w:tcW w:w="1985" w:type="dxa"/>
            <w:noWrap/>
            <w:vAlign w:val="center"/>
            <w:hideMark/>
          </w:tcPr>
          <w:p w14:paraId="009E1E0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BRC 102665</w:t>
            </w:r>
          </w:p>
        </w:tc>
        <w:tc>
          <w:tcPr>
            <w:tcW w:w="2268" w:type="dxa"/>
            <w:noWrap/>
            <w:vAlign w:val="center"/>
            <w:hideMark/>
          </w:tcPr>
          <w:p w14:paraId="4CF30F3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0EF0DF0D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25D261C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13595</w:t>
            </w:r>
          </w:p>
        </w:tc>
        <w:tc>
          <w:tcPr>
            <w:tcW w:w="3260" w:type="dxa"/>
            <w:noWrap/>
            <w:vAlign w:val="center"/>
            <w:hideMark/>
          </w:tcPr>
          <w:p w14:paraId="12FD0A99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Chromobacterium violaceum</w:t>
            </w:r>
          </w:p>
        </w:tc>
        <w:tc>
          <w:tcPr>
            <w:tcW w:w="1985" w:type="dxa"/>
            <w:noWrap/>
            <w:vAlign w:val="center"/>
            <w:hideMark/>
          </w:tcPr>
          <w:p w14:paraId="108C4F2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BRC 12614</w:t>
            </w:r>
          </w:p>
        </w:tc>
        <w:tc>
          <w:tcPr>
            <w:tcW w:w="2268" w:type="dxa"/>
            <w:noWrap/>
            <w:vAlign w:val="center"/>
            <w:hideMark/>
          </w:tcPr>
          <w:p w14:paraId="71C4334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2EC0BDFF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49A9B3B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13239</w:t>
            </w:r>
          </w:p>
        </w:tc>
        <w:tc>
          <w:tcPr>
            <w:tcW w:w="3260" w:type="dxa"/>
            <w:noWrap/>
            <w:vAlign w:val="center"/>
            <w:hideMark/>
          </w:tcPr>
          <w:p w14:paraId="0E5F4919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Chromobacterium violaceum</w:t>
            </w:r>
          </w:p>
        </w:tc>
        <w:tc>
          <w:tcPr>
            <w:tcW w:w="1985" w:type="dxa"/>
            <w:noWrap/>
            <w:vAlign w:val="center"/>
            <w:hideMark/>
          </w:tcPr>
          <w:p w14:paraId="7883F59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JCM 1249</w:t>
            </w:r>
          </w:p>
        </w:tc>
        <w:tc>
          <w:tcPr>
            <w:tcW w:w="2268" w:type="dxa"/>
            <w:noWrap/>
            <w:vAlign w:val="center"/>
            <w:hideMark/>
          </w:tcPr>
          <w:p w14:paraId="79723DF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-</w:t>
            </w:r>
          </w:p>
        </w:tc>
      </w:tr>
      <w:tr w:rsidR="00B57AD6" w:rsidRPr="008F1305" w14:paraId="0BB1E482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3345A43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114954</w:t>
            </w:r>
          </w:p>
        </w:tc>
        <w:tc>
          <w:tcPr>
            <w:tcW w:w="3260" w:type="dxa"/>
            <w:noWrap/>
            <w:vAlign w:val="center"/>
            <w:hideMark/>
          </w:tcPr>
          <w:p w14:paraId="11B8F3B9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Chromobacterium violaceum</w:t>
            </w:r>
          </w:p>
        </w:tc>
        <w:tc>
          <w:tcPr>
            <w:tcW w:w="1985" w:type="dxa"/>
            <w:noWrap/>
            <w:vAlign w:val="center"/>
            <w:hideMark/>
          </w:tcPr>
          <w:p w14:paraId="7F6AC6B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LMG 3953</w:t>
            </w:r>
          </w:p>
        </w:tc>
        <w:tc>
          <w:tcPr>
            <w:tcW w:w="2268" w:type="dxa"/>
            <w:noWrap/>
            <w:vAlign w:val="center"/>
            <w:hideMark/>
          </w:tcPr>
          <w:p w14:paraId="3E56316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unclear</w:t>
            </w:r>
          </w:p>
        </w:tc>
      </w:tr>
      <w:tr w:rsidR="00B57AD6" w:rsidRPr="008F1305" w14:paraId="13317E3C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4298098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NR_074222</w:t>
            </w:r>
          </w:p>
        </w:tc>
        <w:tc>
          <w:tcPr>
            <w:tcW w:w="3260" w:type="dxa"/>
            <w:noWrap/>
            <w:vAlign w:val="center"/>
            <w:hideMark/>
          </w:tcPr>
          <w:p w14:paraId="5DB2194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Chromobacterium violaceum</w:t>
            </w:r>
          </w:p>
        </w:tc>
        <w:tc>
          <w:tcPr>
            <w:tcW w:w="1985" w:type="dxa"/>
            <w:noWrap/>
            <w:vAlign w:val="center"/>
            <w:hideMark/>
          </w:tcPr>
          <w:p w14:paraId="1481344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TCC 12472</w:t>
            </w:r>
          </w:p>
        </w:tc>
        <w:tc>
          <w:tcPr>
            <w:tcW w:w="2268" w:type="dxa"/>
            <w:noWrap/>
            <w:vAlign w:val="center"/>
            <w:hideMark/>
          </w:tcPr>
          <w:p w14:paraId="3BBE6B9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Brazil</w:t>
            </w:r>
          </w:p>
        </w:tc>
      </w:tr>
      <w:tr w:rsidR="00B57AD6" w:rsidRPr="008F1305" w14:paraId="6BD035D4" w14:textId="77777777" w:rsidTr="00D14B50">
        <w:trPr>
          <w:trHeight w:val="297"/>
        </w:trPr>
        <w:tc>
          <w:tcPr>
            <w:tcW w:w="1843" w:type="dxa"/>
            <w:noWrap/>
            <w:vAlign w:val="center"/>
            <w:hideMark/>
          </w:tcPr>
          <w:p w14:paraId="6CC46E2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LT844653 (outgroup)</w:t>
            </w:r>
          </w:p>
        </w:tc>
        <w:tc>
          <w:tcPr>
            <w:tcW w:w="3260" w:type="dxa"/>
            <w:noWrap/>
            <w:vAlign w:val="center"/>
            <w:hideMark/>
          </w:tcPr>
          <w:p w14:paraId="46C1D9E1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Burkholderia cepacia</w:t>
            </w:r>
          </w:p>
        </w:tc>
        <w:tc>
          <w:tcPr>
            <w:tcW w:w="1985" w:type="dxa"/>
            <w:noWrap/>
            <w:vAlign w:val="center"/>
            <w:hideMark/>
          </w:tcPr>
          <w:p w14:paraId="15D06A2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RS</w:t>
            </w:r>
          </w:p>
        </w:tc>
        <w:tc>
          <w:tcPr>
            <w:tcW w:w="2268" w:type="dxa"/>
            <w:noWrap/>
            <w:vAlign w:val="center"/>
            <w:hideMark/>
          </w:tcPr>
          <w:p w14:paraId="7786073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akistan</w:t>
            </w:r>
          </w:p>
        </w:tc>
      </w:tr>
      <w:tr w:rsidR="00B57AD6" w:rsidRPr="008F1305" w14:paraId="60E00E34" w14:textId="77777777" w:rsidTr="00D14B50">
        <w:trPr>
          <w:trHeight w:val="297"/>
        </w:trPr>
        <w:tc>
          <w:tcPr>
            <w:tcW w:w="5103" w:type="dxa"/>
            <w:gridSpan w:val="2"/>
            <w:noWrap/>
            <w:vAlign w:val="center"/>
            <w:hideMark/>
          </w:tcPr>
          <w:p w14:paraId="2DADE64D" w14:textId="77777777" w:rsidR="00B57AD6" w:rsidRPr="008F1305" w:rsidRDefault="00B57AD6" w:rsidP="00901246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b/>
                <w:bCs/>
                <w:sz w:val="22"/>
                <w:szCs w:val="22"/>
              </w:rPr>
              <w:t>Trinidad strains</w:t>
            </w:r>
          </w:p>
        </w:tc>
        <w:tc>
          <w:tcPr>
            <w:tcW w:w="1985" w:type="dxa"/>
            <w:noWrap/>
            <w:vAlign w:val="center"/>
            <w:hideMark/>
          </w:tcPr>
          <w:p w14:paraId="0368DB30" w14:textId="77777777" w:rsidR="00B57AD6" w:rsidRPr="008F1305" w:rsidRDefault="00B57AD6" w:rsidP="00901246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2268" w:type="dxa"/>
            <w:noWrap/>
            <w:vAlign w:val="center"/>
            <w:hideMark/>
          </w:tcPr>
          <w:p w14:paraId="68AD714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</w:tr>
      <w:tr w:rsidR="00B57AD6" w:rsidRPr="008F1305" w14:paraId="2FAD34B1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0E8DD76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728E581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59D5A4D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2TT4</w:t>
            </w:r>
          </w:p>
        </w:tc>
        <w:tc>
          <w:tcPr>
            <w:tcW w:w="2268" w:type="dxa"/>
            <w:noWrap/>
            <w:vAlign w:val="center"/>
            <w:hideMark/>
          </w:tcPr>
          <w:p w14:paraId="7420F6E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589322CE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22CB417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6A9A6F67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41B0BD13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2TT10</w:t>
            </w:r>
          </w:p>
        </w:tc>
        <w:tc>
          <w:tcPr>
            <w:tcW w:w="2268" w:type="dxa"/>
            <w:noWrap/>
            <w:vAlign w:val="center"/>
            <w:hideMark/>
          </w:tcPr>
          <w:p w14:paraId="3452690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5D77449A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1FAB11B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00D2EA3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66F8F21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TT1</w:t>
            </w:r>
          </w:p>
        </w:tc>
        <w:tc>
          <w:tcPr>
            <w:tcW w:w="2268" w:type="dxa"/>
            <w:noWrap/>
            <w:vAlign w:val="center"/>
            <w:hideMark/>
          </w:tcPr>
          <w:p w14:paraId="70D2AE5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05847CE6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438FB1A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7A9FD245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6052A98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1TT11</w:t>
            </w:r>
          </w:p>
        </w:tc>
        <w:tc>
          <w:tcPr>
            <w:tcW w:w="2268" w:type="dxa"/>
            <w:noWrap/>
            <w:vAlign w:val="center"/>
            <w:hideMark/>
          </w:tcPr>
          <w:p w14:paraId="5E3DD79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2BCCC0C3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46B82A2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223595D3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7CC184F5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MTT38</w:t>
            </w:r>
          </w:p>
        </w:tc>
        <w:tc>
          <w:tcPr>
            <w:tcW w:w="2268" w:type="dxa"/>
            <w:noWrap/>
            <w:vAlign w:val="center"/>
            <w:hideMark/>
          </w:tcPr>
          <w:p w14:paraId="2716ABE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6A6891CF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690BD38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05BDCD77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5D7FFA49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V4TT3</w:t>
            </w:r>
          </w:p>
        </w:tc>
        <w:tc>
          <w:tcPr>
            <w:tcW w:w="2268" w:type="dxa"/>
            <w:noWrap/>
            <w:vAlign w:val="center"/>
            <w:hideMark/>
          </w:tcPr>
          <w:p w14:paraId="11B1BB3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566A2CBC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48AEA81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6F723CEF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0C9895D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V5TT2</w:t>
            </w:r>
          </w:p>
        </w:tc>
        <w:tc>
          <w:tcPr>
            <w:tcW w:w="2268" w:type="dxa"/>
            <w:noWrap/>
            <w:vAlign w:val="center"/>
            <w:hideMark/>
          </w:tcPr>
          <w:p w14:paraId="54B8F3B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729E1FAA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42431B2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2375DF3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7C0038D5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F1TT8 </w:t>
            </w:r>
          </w:p>
        </w:tc>
        <w:tc>
          <w:tcPr>
            <w:tcW w:w="2268" w:type="dxa"/>
            <w:noWrap/>
            <w:vAlign w:val="center"/>
            <w:hideMark/>
          </w:tcPr>
          <w:p w14:paraId="2F91420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2F0614C6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3731ADE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07E9353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8AA23BE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F1TT10 </w:t>
            </w:r>
          </w:p>
        </w:tc>
        <w:tc>
          <w:tcPr>
            <w:tcW w:w="2268" w:type="dxa"/>
            <w:noWrap/>
            <w:vAlign w:val="center"/>
            <w:hideMark/>
          </w:tcPr>
          <w:p w14:paraId="5229F76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4FD1E8D5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1757B34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1A86030A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222F525A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2TT9</w:t>
            </w:r>
          </w:p>
        </w:tc>
        <w:tc>
          <w:tcPr>
            <w:tcW w:w="2268" w:type="dxa"/>
            <w:noWrap/>
            <w:vAlign w:val="center"/>
            <w:hideMark/>
          </w:tcPr>
          <w:p w14:paraId="0C77179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0A6C333F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42DE047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5A5D9E25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5488E0A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1TT12</w:t>
            </w:r>
          </w:p>
        </w:tc>
        <w:tc>
          <w:tcPr>
            <w:tcW w:w="2268" w:type="dxa"/>
            <w:noWrap/>
            <w:vAlign w:val="center"/>
            <w:hideMark/>
          </w:tcPr>
          <w:p w14:paraId="221E95F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3C579566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73F6BDC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5BDC00A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2211830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F2TT8 </w:t>
            </w:r>
          </w:p>
        </w:tc>
        <w:tc>
          <w:tcPr>
            <w:tcW w:w="2268" w:type="dxa"/>
            <w:noWrap/>
            <w:vAlign w:val="center"/>
            <w:hideMark/>
          </w:tcPr>
          <w:p w14:paraId="14DB4E4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5044B609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070B311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5366FA53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309E1A1F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F2TT3 </w:t>
            </w:r>
          </w:p>
        </w:tc>
        <w:tc>
          <w:tcPr>
            <w:tcW w:w="2268" w:type="dxa"/>
            <w:noWrap/>
            <w:vAlign w:val="center"/>
            <w:hideMark/>
          </w:tcPr>
          <w:p w14:paraId="3C5CD42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5690CC18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7708627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17B752D8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6EF1DEA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F2TT6 </w:t>
            </w:r>
          </w:p>
        </w:tc>
        <w:tc>
          <w:tcPr>
            <w:tcW w:w="2268" w:type="dxa"/>
            <w:noWrap/>
            <w:vAlign w:val="center"/>
            <w:hideMark/>
          </w:tcPr>
          <w:p w14:paraId="4FF71FE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70A7BD4D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0BF29E5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75B25A55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5640551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F2TT2 </w:t>
            </w:r>
          </w:p>
        </w:tc>
        <w:tc>
          <w:tcPr>
            <w:tcW w:w="2268" w:type="dxa"/>
            <w:noWrap/>
            <w:vAlign w:val="center"/>
            <w:hideMark/>
          </w:tcPr>
          <w:p w14:paraId="7D0CD72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7795C9A4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6E1618C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60C2449E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7CF3AA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F2TT1 </w:t>
            </w:r>
          </w:p>
        </w:tc>
        <w:tc>
          <w:tcPr>
            <w:tcW w:w="2268" w:type="dxa"/>
            <w:noWrap/>
            <w:vAlign w:val="center"/>
            <w:hideMark/>
          </w:tcPr>
          <w:p w14:paraId="040965D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4C4034C4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48658A2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7A727B8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14FA813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V4TT2 </w:t>
            </w:r>
          </w:p>
        </w:tc>
        <w:tc>
          <w:tcPr>
            <w:tcW w:w="2268" w:type="dxa"/>
            <w:noWrap/>
            <w:vAlign w:val="center"/>
            <w:hideMark/>
          </w:tcPr>
          <w:p w14:paraId="693C601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2EC56E16" w14:textId="77777777" w:rsidTr="00D14B50">
        <w:trPr>
          <w:trHeight w:val="297"/>
        </w:trPr>
        <w:tc>
          <w:tcPr>
            <w:tcW w:w="1843" w:type="dxa"/>
            <w:noWrap/>
            <w:vAlign w:val="center"/>
          </w:tcPr>
          <w:p w14:paraId="5635232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noWrap/>
            <w:vAlign w:val="center"/>
            <w:hideMark/>
          </w:tcPr>
          <w:p w14:paraId="4F93B61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noWrap/>
            <w:vAlign w:val="center"/>
            <w:hideMark/>
          </w:tcPr>
          <w:p w14:paraId="70BC648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V1TT1 </w:t>
            </w:r>
          </w:p>
        </w:tc>
        <w:tc>
          <w:tcPr>
            <w:tcW w:w="2268" w:type="dxa"/>
            <w:noWrap/>
            <w:vAlign w:val="center"/>
            <w:hideMark/>
          </w:tcPr>
          <w:p w14:paraId="066A157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  <w:tr w:rsidR="00B57AD6" w:rsidRPr="008F1305" w14:paraId="57390FD8" w14:textId="77777777" w:rsidTr="00D14B50">
        <w:trPr>
          <w:trHeight w:val="297"/>
        </w:trPr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71D1A4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</w:p>
        </w:tc>
        <w:tc>
          <w:tcPr>
            <w:tcW w:w="326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2852EC4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A5FF869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F2TT5 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EC99A8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inidad and Tobago</w:t>
            </w:r>
          </w:p>
        </w:tc>
      </w:tr>
    </w:tbl>
    <w:p w14:paraId="52AAEACC" w14:textId="77777777" w:rsidR="00D14B50" w:rsidRPr="008F1305" w:rsidRDefault="00D14B50" w:rsidP="00667E07">
      <w:pPr>
        <w:rPr>
          <w:rFonts w:ascii="Georgia" w:hAnsi="Georgia" w:cs="Times New Roman"/>
          <w:lang w:val="en-US"/>
        </w:rPr>
      </w:pPr>
    </w:p>
    <w:p w14:paraId="17D1BC0C" w14:textId="77777777" w:rsidR="00D14B50" w:rsidRPr="008F1305" w:rsidRDefault="00D14B50" w:rsidP="00667E07">
      <w:pPr>
        <w:rPr>
          <w:rFonts w:ascii="Georgia" w:hAnsi="Georgia" w:cs="Times New Roman"/>
          <w:lang w:val="en-US"/>
        </w:rPr>
      </w:pPr>
    </w:p>
    <w:p w14:paraId="65FD1FD3" w14:textId="77777777" w:rsidR="00D14B50" w:rsidRPr="008F1305" w:rsidRDefault="00D14B50" w:rsidP="00667E07">
      <w:pPr>
        <w:rPr>
          <w:rFonts w:ascii="Georgia" w:hAnsi="Georgia" w:cs="Times New Roman"/>
          <w:lang w:val="en-US"/>
        </w:rPr>
      </w:pPr>
    </w:p>
    <w:p w14:paraId="2D8BAAD6" w14:textId="77777777" w:rsidR="00D14B50" w:rsidRPr="008F1305" w:rsidRDefault="00D14B50" w:rsidP="00667E07">
      <w:pPr>
        <w:rPr>
          <w:rFonts w:ascii="Georgia" w:hAnsi="Georgia" w:cs="Times New Roman"/>
          <w:lang w:val="en-US"/>
        </w:rPr>
      </w:pPr>
    </w:p>
    <w:p w14:paraId="16CA5625" w14:textId="3ABADBB6" w:rsidR="00667E07" w:rsidRPr="008F1305" w:rsidRDefault="00667E07" w:rsidP="00667E07">
      <w:pPr>
        <w:rPr>
          <w:rFonts w:ascii="Georgia" w:hAnsi="Georgia" w:cs="Times New Roman"/>
          <w:lang w:val="en-US"/>
        </w:rPr>
      </w:pPr>
      <w:r w:rsidRPr="008F1305">
        <w:rPr>
          <w:rFonts w:ascii="Georgia" w:hAnsi="Georgia" w:cs="Times New Roman"/>
          <w:lang w:val="en-US"/>
        </w:rPr>
        <w:t xml:space="preserve">Table S2. List of reference protein sequences and GenBank and UniProt accession numbers used in </w:t>
      </w:r>
      <w:r w:rsidRPr="008F1305">
        <w:rPr>
          <w:rFonts w:ascii="Georgia" w:hAnsi="Georgia" w:cs="Times New Roman"/>
          <w:i/>
          <w:iCs/>
          <w:lang w:val="en-US"/>
        </w:rPr>
        <w:t>VioA</w:t>
      </w:r>
      <w:r w:rsidRPr="008F1305">
        <w:rPr>
          <w:rFonts w:ascii="Georgia" w:hAnsi="Georgia" w:cs="Times New Roman"/>
          <w:lang w:val="en-US"/>
        </w:rPr>
        <w:t xml:space="preserve"> protein tree.</w:t>
      </w: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3"/>
        <w:gridCol w:w="3681"/>
        <w:gridCol w:w="3685"/>
      </w:tblGrid>
      <w:tr w:rsidR="00667E07" w:rsidRPr="008F1305" w14:paraId="436BB402" w14:textId="77777777" w:rsidTr="009B1702">
        <w:trPr>
          <w:trHeight w:val="300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B5782C2" w14:textId="77777777" w:rsidR="00667E07" w:rsidRPr="008F1305" w:rsidRDefault="00667E07" w:rsidP="009B1702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b/>
                <w:bCs/>
                <w:sz w:val="22"/>
                <w:szCs w:val="22"/>
              </w:rPr>
              <w:t>Accession No.</w:t>
            </w:r>
          </w:p>
        </w:tc>
        <w:tc>
          <w:tcPr>
            <w:tcW w:w="368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7404AF5" w14:textId="77777777" w:rsidR="00667E07" w:rsidRPr="008F1305" w:rsidRDefault="00667E07" w:rsidP="009B1702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b/>
                <w:bCs/>
                <w:sz w:val="22"/>
                <w:szCs w:val="22"/>
              </w:rPr>
              <w:t>Product</w:t>
            </w:r>
          </w:p>
        </w:tc>
        <w:tc>
          <w:tcPr>
            <w:tcW w:w="368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88863DC" w14:textId="77777777" w:rsidR="00667E07" w:rsidRPr="008F1305" w:rsidRDefault="00667E07" w:rsidP="009B1702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b/>
                <w:bCs/>
                <w:sz w:val="22"/>
                <w:szCs w:val="22"/>
              </w:rPr>
              <w:t>Source</w:t>
            </w:r>
          </w:p>
        </w:tc>
      </w:tr>
      <w:tr w:rsidR="00667E07" w:rsidRPr="008F1305" w14:paraId="1EF0A1B0" w14:textId="77777777" w:rsidTr="009B1702">
        <w:trPr>
          <w:trHeight w:val="300"/>
        </w:trPr>
        <w:tc>
          <w:tcPr>
            <w:tcW w:w="1843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5E57656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52281413</w:t>
            </w:r>
          </w:p>
        </w:tc>
        <w:tc>
          <w:tcPr>
            <w:tcW w:w="368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EF99145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746B73E" w14:textId="77777777" w:rsidR="00667E07" w:rsidRPr="008F1305" w:rsidRDefault="00667E07" w:rsidP="009B1702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violaceinigrum</w:t>
            </w:r>
          </w:p>
        </w:tc>
      </w:tr>
      <w:tr w:rsidR="00667E07" w:rsidRPr="008F1305" w14:paraId="527EE910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1077A073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52256499</w:t>
            </w:r>
          </w:p>
        </w:tc>
        <w:tc>
          <w:tcPr>
            <w:tcW w:w="3681" w:type="dxa"/>
            <w:noWrap/>
            <w:vAlign w:val="center"/>
            <w:hideMark/>
          </w:tcPr>
          <w:p w14:paraId="58532881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0945B6B5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FT14W</w:t>
            </w:r>
          </w:p>
        </w:tc>
      </w:tr>
      <w:tr w:rsidR="00667E07" w:rsidRPr="008F1305" w14:paraId="076A49A6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69BFE433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51958649</w:t>
            </w:r>
          </w:p>
        </w:tc>
        <w:tc>
          <w:tcPr>
            <w:tcW w:w="3681" w:type="dxa"/>
            <w:noWrap/>
            <w:vAlign w:val="center"/>
            <w:hideMark/>
          </w:tcPr>
          <w:p w14:paraId="01A26D1F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4F40E3A6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RA13</w:t>
            </w:r>
          </w:p>
        </w:tc>
      </w:tr>
      <w:tr w:rsidR="00667E07" w:rsidRPr="008F1305" w14:paraId="06FB5998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13982B4A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52253439</w:t>
            </w:r>
          </w:p>
        </w:tc>
        <w:tc>
          <w:tcPr>
            <w:tcW w:w="3681" w:type="dxa"/>
            <w:noWrap/>
            <w:vAlign w:val="center"/>
            <w:hideMark/>
          </w:tcPr>
          <w:p w14:paraId="4FC18262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4DB3D4E6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 FT68W</w:t>
            </w:r>
          </w:p>
        </w:tc>
      </w:tr>
      <w:tr w:rsidR="00667E07" w:rsidRPr="008F1305" w14:paraId="3D32A5B1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73A8CE1E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99667720</w:t>
            </w:r>
          </w:p>
        </w:tc>
        <w:tc>
          <w:tcPr>
            <w:tcW w:w="3681" w:type="dxa"/>
            <w:noWrap/>
            <w:vAlign w:val="center"/>
            <w:hideMark/>
          </w:tcPr>
          <w:p w14:paraId="2DF8540E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2ABD5A01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13</w:t>
            </w:r>
          </w:p>
        </w:tc>
      </w:tr>
      <w:tr w:rsidR="00667E07" w:rsidRPr="008F1305" w14:paraId="69FE3887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5B0B3C29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50130959</w:t>
            </w:r>
          </w:p>
        </w:tc>
        <w:tc>
          <w:tcPr>
            <w:tcW w:w="3681" w:type="dxa"/>
            <w:noWrap/>
            <w:vAlign w:val="center"/>
            <w:hideMark/>
          </w:tcPr>
          <w:p w14:paraId="590FC7F6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4D7704C1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LM6</w:t>
            </w:r>
          </w:p>
        </w:tc>
      </w:tr>
      <w:tr w:rsidR="00667E07" w:rsidRPr="008F1305" w14:paraId="0CC2CEE5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58CB79C5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BK64067</w:t>
            </w:r>
          </w:p>
        </w:tc>
        <w:tc>
          <w:tcPr>
            <w:tcW w:w="3681" w:type="dxa"/>
            <w:noWrap/>
            <w:vAlign w:val="center"/>
            <w:hideMark/>
          </w:tcPr>
          <w:p w14:paraId="110B5588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utative tryptophan 2-monooxygenase VioA</w:t>
            </w:r>
          </w:p>
        </w:tc>
        <w:tc>
          <w:tcPr>
            <w:tcW w:w="3685" w:type="dxa"/>
            <w:noWrap/>
            <w:vAlign w:val="center"/>
            <w:hideMark/>
          </w:tcPr>
          <w:p w14:paraId="7ADD0983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lividum</w:t>
            </w:r>
          </w:p>
        </w:tc>
      </w:tr>
      <w:tr w:rsidR="00667E07" w:rsidRPr="008F1305" w14:paraId="7AC208CA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2887D4A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70310760</w:t>
            </w:r>
          </w:p>
        </w:tc>
        <w:tc>
          <w:tcPr>
            <w:tcW w:w="3681" w:type="dxa"/>
            <w:noWrap/>
            <w:vAlign w:val="center"/>
            <w:hideMark/>
          </w:tcPr>
          <w:p w14:paraId="7DF6AE23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7B8364E1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HH107</w:t>
            </w:r>
          </w:p>
        </w:tc>
      </w:tr>
      <w:tr w:rsidR="00667E07" w:rsidRPr="008F1305" w14:paraId="555D758C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00D833BC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70288375</w:t>
            </w:r>
          </w:p>
        </w:tc>
        <w:tc>
          <w:tcPr>
            <w:tcW w:w="3681" w:type="dxa"/>
            <w:noWrap/>
            <w:vAlign w:val="center"/>
            <w:hideMark/>
          </w:tcPr>
          <w:p w14:paraId="01455AA3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5CB2E08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 HH106</w:t>
            </w:r>
          </w:p>
        </w:tc>
      </w:tr>
      <w:tr w:rsidR="00667E07" w:rsidRPr="008F1305" w14:paraId="3F70354B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7D7351CC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JC99852</w:t>
            </w:r>
          </w:p>
        </w:tc>
        <w:tc>
          <w:tcPr>
            <w:tcW w:w="3681" w:type="dxa"/>
            <w:noWrap/>
            <w:vAlign w:val="center"/>
            <w:hideMark/>
          </w:tcPr>
          <w:p w14:paraId="4C160C6C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tryptophan oxidase</w:t>
            </w:r>
          </w:p>
        </w:tc>
        <w:tc>
          <w:tcPr>
            <w:tcW w:w="3685" w:type="dxa"/>
            <w:noWrap/>
            <w:vAlign w:val="center"/>
            <w:hideMark/>
          </w:tcPr>
          <w:p w14:paraId="04E77B42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BJB1</w:t>
            </w:r>
          </w:p>
        </w:tc>
      </w:tr>
      <w:tr w:rsidR="00667E07" w:rsidRPr="008F1305" w14:paraId="11F5D7E7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4EB95F6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86146260</w:t>
            </w:r>
          </w:p>
        </w:tc>
        <w:tc>
          <w:tcPr>
            <w:tcW w:w="3681" w:type="dxa"/>
            <w:noWrap/>
            <w:vAlign w:val="center"/>
            <w:hideMark/>
          </w:tcPr>
          <w:p w14:paraId="388EC8FE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58C17D6E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GW458P</w:t>
            </w:r>
          </w:p>
        </w:tc>
      </w:tr>
      <w:tr w:rsidR="00667E07" w:rsidRPr="008F1305" w14:paraId="4E5363AD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1F6884D3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76375807</w:t>
            </w:r>
          </w:p>
        </w:tc>
        <w:tc>
          <w:tcPr>
            <w:tcW w:w="3681" w:type="dxa"/>
            <w:noWrap/>
            <w:vAlign w:val="center"/>
            <w:hideMark/>
          </w:tcPr>
          <w:p w14:paraId="07BC4635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5CDE1188" w14:textId="77777777" w:rsidR="00667E07" w:rsidRPr="008F1305" w:rsidRDefault="00667E07" w:rsidP="009B1702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667E07" w:rsidRPr="008F1305" w14:paraId="1C6A71A0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7023B272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92605133</w:t>
            </w:r>
          </w:p>
        </w:tc>
        <w:tc>
          <w:tcPr>
            <w:tcW w:w="3681" w:type="dxa"/>
            <w:noWrap/>
            <w:vAlign w:val="center"/>
            <w:hideMark/>
          </w:tcPr>
          <w:p w14:paraId="2481AE03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1DFD6077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YR213</w:t>
            </w:r>
          </w:p>
        </w:tc>
      </w:tr>
      <w:tr w:rsidR="00667E07" w:rsidRPr="008F1305" w14:paraId="2138BA61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3A95CA09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WP_034786442</w:t>
            </w:r>
          </w:p>
        </w:tc>
        <w:tc>
          <w:tcPr>
            <w:tcW w:w="3681" w:type="dxa"/>
            <w:noWrap/>
            <w:vAlign w:val="center"/>
            <w:hideMark/>
          </w:tcPr>
          <w:p w14:paraId="1F749CFA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57B6F743" w14:textId="77777777" w:rsidR="00667E07" w:rsidRPr="008F1305" w:rsidRDefault="00667E07" w:rsidP="009B1702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667E07" w:rsidRPr="008F1305" w14:paraId="3A6B2833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1852EA71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0A377RX57</w:t>
            </w:r>
          </w:p>
        </w:tc>
        <w:tc>
          <w:tcPr>
            <w:tcW w:w="3681" w:type="dxa"/>
            <w:noWrap/>
            <w:vAlign w:val="center"/>
            <w:hideMark/>
          </w:tcPr>
          <w:p w14:paraId="3FF8A44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robable L-tryptophan oxidase VioA</w:t>
            </w:r>
          </w:p>
        </w:tc>
        <w:tc>
          <w:tcPr>
            <w:tcW w:w="3685" w:type="dxa"/>
            <w:noWrap/>
            <w:vAlign w:val="center"/>
            <w:hideMark/>
          </w:tcPr>
          <w:p w14:paraId="40C4011A" w14:textId="77777777" w:rsidR="00667E07" w:rsidRPr="008F1305" w:rsidRDefault="00667E07" w:rsidP="009B1702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667E07" w:rsidRPr="008F1305" w14:paraId="0DAD88F8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3BF1F9A1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39089351</w:t>
            </w:r>
          </w:p>
        </w:tc>
        <w:tc>
          <w:tcPr>
            <w:tcW w:w="3681" w:type="dxa"/>
            <w:noWrap/>
            <w:vAlign w:val="center"/>
            <w:hideMark/>
          </w:tcPr>
          <w:p w14:paraId="4D026BCE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70EEA143" w14:textId="77777777" w:rsidR="00667E07" w:rsidRPr="008F1305" w:rsidRDefault="00667E07" w:rsidP="009B1702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667E07" w:rsidRPr="008F1305" w14:paraId="5FF18098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556C4EDC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39143342</w:t>
            </w:r>
          </w:p>
        </w:tc>
        <w:tc>
          <w:tcPr>
            <w:tcW w:w="3681" w:type="dxa"/>
            <w:noWrap/>
            <w:vAlign w:val="center"/>
            <w:hideMark/>
          </w:tcPr>
          <w:p w14:paraId="371A33A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033D40F4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HH104</w:t>
            </w:r>
          </w:p>
        </w:tc>
      </w:tr>
      <w:tr w:rsidR="00667E07" w:rsidRPr="008F1305" w14:paraId="0A52AF49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4EDF2AA6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66447245</w:t>
            </w:r>
          </w:p>
        </w:tc>
        <w:tc>
          <w:tcPr>
            <w:tcW w:w="3681" w:type="dxa"/>
            <w:noWrap/>
            <w:vAlign w:val="center"/>
            <w:hideMark/>
          </w:tcPr>
          <w:p w14:paraId="62741492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1A45FEF5" w14:textId="77777777" w:rsidR="00667E07" w:rsidRPr="008F1305" w:rsidRDefault="00667E07" w:rsidP="009B1702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667E07" w:rsidRPr="008F1305" w14:paraId="3DAA6A36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211B326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58050994</w:t>
            </w:r>
          </w:p>
        </w:tc>
        <w:tc>
          <w:tcPr>
            <w:tcW w:w="3681" w:type="dxa"/>
            <w:noWrap/>
            <w:vAlign w:val="center"/>
            <w:hideMark/>
          </w:tcPr>
          <w:p w14:paraId="2B6A4E33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2846C2C3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Ant5-2-1</w:t>
            </w:r>
          </w:p>
        </w:tc>
      </w:tr>
      <w:tr w:rsidR="00667E07" w:rsidRPr="008F1305" w14:paraId="6AE82D03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4DB97C5F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46682913</w:t>
            </w:r>
          </w:p>
        </w:tc>
        <w:tc>
          <w:tcPr>
            <w:tcW w:w="3681" w:type="dxa"/>
            <w:noWrap/>
            <w:vAlign w:val="center"/>
            <w:hideMark/>
          </w:tcPr>
          <w:p w14:paraId="5FE531C9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76B3CDB9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 KBS0711</w:t>
            </w:r>
          </w:p>
        </w:tc>
      </w:tr>
      <w:tr w:rsidR="00667E07" w:rsidRPr="008F1305" w14:paraId="4223DCF2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6813C133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72453412</w:t>
            </w:r>
          </w:p>
        </w:tc>
        <w:tc>
          <w:tcPr>
            <w:tcW w:w="3681" w:type="dxa"/>
            <w:noWrap/>
            <w:vAlign w:val="center"/>
            <w:hideMark/>
          </w:tcPr>
          <w:p w14:paraId="58E7BE22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4D75FAD0" w14:textId="77777777" w:rsidR="00667E07" w:rsidRPr="008F1305" w:rsidRDefault="00667E07" w:rsidP="009B1702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667E07" w:rsidRPr="008F1305" w14:paraId="3E22BBF7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74E01284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51991686</w:t>
            </w:r>
          </w:p>
        </w:tc>
        <w:tc>
          <w:tcPr>
            <w:tcW w:w="3681" w:type="dxa"/>
            <w:noWrap/>
            <w:vAlign w:val="center"/>
            <w:hideMark/>
          </w:tcPr>
          <w:p w14:paraId="533353A7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731D17B0" w14:textId="77777777" w:rsidR="00667E07" w:rsidRPr="008F1305" w:rsidRDefault="00667E07" w:rsidP="009B1702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667E07" w:rsidRPr="008F1305" w14:paraId="79FC748D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5591C47A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206088569</w:t>
            </w:r>
          </w:p>
        </w:tc>
        <w:tc>
          <w:tcPr>
            <w:tcW w:w="3681" w:type="dxa"/>
            <w:noWrap/>
            <w:vAlign w:val="center"/>
            <w:hideMark/>
          </w:tcPr>
          <w:p w14:paraId="542B5CA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1E8F4951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Massilia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CCM 8941</w:t>
            </w:r>
          </w:p>
        </w:tc>
      </w:tr>
      <w:tr w:rsidR="00667E07" w:rsidRPr="008F1305" w14:paraId="4BB07994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6510340A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67088732</w:t>
            </w:r>
          </w:p>
        </w:tc>
        <w:tc>
          <w:tcPr>
            <w:tcW w:w="3681" w:type="dxa"/>
            <w:noWrap/>
            <w:vAlign w:val="center"/>
            <w:hideMark/>
          </w:tcPr>
          <w:p w14:paraId="39A95659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306271B2" w14:textId="77777777" w:rsidR="00667E07" w:rsidRPr="008F1305" w:rsidRDefault="00667E07" w:rsidP="009B1702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Massilia frigida</w:t>
            </w:r>
          </w:p>
        </w:tc>
      </w:tr>
      <w:tr w:rsidR="00667E07" w:rsidRPr="008F1305" w14:paraId="4A128C57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4C34FA48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54262842</w:t>
            </w:r>
          </w:p>
        </w:tc>
        <w:tc>
          <w:tcPr>
            <w:tcW w:w="3681" w:type="dxa"/>
            <w:noWrap/>
            <w:vAlign w:val="center"/>
            <w:hideMark/>
          </w:tcPr>
          <w:p w14:paraId="27727BFE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6E0B7EF6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 CG23_2</w:t>
            </w:r>
          </w:p>
        </w:tc>
      </w:tr>
      <w:tr w:rsidR="00667E07" w:rsidRPr="008F1305" w14:paraId="01231AB6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449ED1E0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DU90703</w:t>
            </w:r>
          </w:p>
        </w:tc>
        <w:tc>
          <w:tcPr>
            <w:tcW w:w="3681" w:type="dxa"/>
            <w:noWrap/>
            <w:vAlign w:val="center"/>
            <w:hideMark/>
          </w:tcPr>
          <w:p w14:paraId="1BE66A46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utative tryptophan 2-monooxygenase</w:t>
            </w:r>
          </w:p>
        </w:tc>
        <w:tc>
          <w:tcPr>
            <w:tcW w:w="3685" w:type="dxa"/>
            <w:noWrap/>
            <w:vAlign w:val="center"/>
            <w:hideMark/>
          </w:tcPr>
          <w:p w14:paraId="7187C87B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Collimonas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 MPS11E8</w:t>
            </w:r>
          </w:p>
        </w:tc>
      </w:tr>
      <w:tr w:rsidR="00667E07" w:rsidRPr="008F1305" w14:paraId="1C6AA776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3AC46DB1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76344979</w:t>
            </w:r>
          </w:p>
        </w:tc>
        <w:tc>
          <w:tcPr>
            <w:tcW w:w="3681" w:type="dxa"/>
            <w:noWrap/>
            <w:vAlign w:val="center"/>
            <w:hideMark/>
          </w:tcPr>
          <w:p w14:paraId="1CB0F446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4B97DF9F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Massilia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BJB1822</w:t>
            </w:r>
          </w:p>
        </w:tc>
      </w:tr>
      <w:tr w:rsidR="00667E07" w:rsidRPr="008F1305" w14:paraId="6815CF68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42A72565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WP_183439266</w:t>
            </w:r>
          </w:p>
        </w:tc>
        <w:tc>
          <w:tcPr>
            <w:tcW w:w="3681" w:type="dxa"/>
            <w:noWrap/>
            <w:vAlign w:val="center"/>
            <w:hideMark/>
          </w:tcPr>
          <w:p w14:paraId="21527121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72CAC5DE" w14:textId="77777777" w:rsidR="00667E07" w:rsidRPr="008F1305" w:rsidRDefault="00667E07" w:rsidP="009B1702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Massilia violacea</w:t>
            </w:r>
          </w:p>
        </w:tc>
      </w:tr>
      <w:tr w:rsidR="00667E07" w:rsidRPr="008F1305" w14:paraId="44B69238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27C2A911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50410482</w:t>
            </w:r>
          </w:p>
        </w:tc>
        <w:tc>
          <w:tcPr>
            <w:tcW w:w="3681" w:type="dxa"/>
            <w:noWrap/>
            <w:vAlign w:val="center"/>
            <w:hideMark/>
          </w:tcPr>
          <w:p w14:paraId="71DCB44F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3AFE3150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Massilia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NR 4-1</w:t>
            </w:r>
          </w:p>
        </w:tc>
      </w:tr>
      <w:tr w:rsidR="00667E07" w:rsidRPr="008F1305" w14:paraId="317B8435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2B14451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0V275</w:t>
            </w:r>
          </w:p>
        </w:tc>
        <w:tc>
          <w:tcPr>
            <w:tcW w:w="3681" w:type="dxa"/>
            <w:noWrap/>
            <w:vAlign w:val="center"/>
            <w:hideMark/>
          </w:tcPr>
          <w:p w14:paraId="43AC2A0C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putative L-tryptophan oxidase VioA</w:t>
            </w:r>
          </w:p>
        </w:tc>
        <w:tc>
          <w:tcPr>
            <w:tcW w:w="3685" w:type="dxa"/>
            <w:noWrap/>
            <w:vAlign w:val="center"/>
            <w:hideMark/>
          </w:tcPr>
          <w:p w14:paraId="3ED5F742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agaricidamnos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NBRC 102515 = DSM 9628</w:t>
            </w:r>
          </w:p>
        </w:tc>
      </w:tr>
      <w:tr w:rsidR="00667E07" w:rsidRPr="008F1305" w14:paraId="3DDDE86A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6A8BA7F0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51780336</w:t>
            </w:r>
          </w:p>
        </w:tc>
        <w:tc>
          <w:tcPr>
            <w:tcW w:w="3681" w:type="dxa"/>
            <w:noWrap/>
            <w:vAlign w:val="center"/>
            <w:hideMark/>
          </w:tcPr>
          <w:p w14:paraId="0AB6955B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198C7E81" w14:textId="77777777" w:rsidR="00667E07" w:rsidRPr="008F1305" w:rsidRDefault="00667E07" w:rsidP="009B1702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agaricidamnosum</w:t>
            </w:r>
          </w:p>
        </w:tc>
      </w:tr>
      <w:tr w:rsidR="00667E07" w:rsidRPr="008F1305" w14:paraId="01738924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052A0447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99760445</w:t>
            </w:r>
          </w:p>
        </w:tc>
        <w:tc>
          <w:tcPr>
            <w:tcW w:w="3681" w:type="dxa"/>
            <w:noWrap/>
            <w:vAlign w:val="center"/>
            <w:hideMark/>
          </w:tcPr>
          <w:p w14:paraId="37F2BC22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762841DC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Rugamonas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CCM 8940</w:t>
            </w:r>
          </w:p>
        </w:tc>
      </w:tr>
      <w:tr w:rsidR="00667E07" w:rsidRPr="008F1305" w14:paraId="652E6F33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4860D310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0A1E7X409</w:t>
            </w:r>
          </w:p>
        </w:tc>
        <w:tc>
          <w:tcPr>
            <w:tcW w:w="3681" w:type="dxa"/>
            <w:noWrap/>
            <w:vAlign w:val="center"/>
            <w:hideMark/>
          </w:tcPr>
          <w:p w14:paraId="458DF45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L-tryptophan oxidase VioA</w:t>
            </w:r>
          </w:p>
        </w:tc>
        <w:tc>
          <w:tcPr>
            <w:tcW w:w="3685" w:type="dxa"/>
            <w:noWrap/>
            <w:vAlign w:val="center"/>
            <w:hideMark/>
          </w:tcPr>
          <w:p w14:paraId="71E47A22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Duganella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 HH101</w:t>
            </w:r>
          </w:p>
        </w:tc>
      </w:tr>
      <w:tr w:rsidR="00667E07" w:rsidRPr="008F1305" w14:paraId="6F18E7B5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416CD351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70267003</w:t>
            </w:r>
          </w:p>
        </w:tc>
        <w:tc>
          <w:tcPr>
            <w:tcW w:w="3681" w:type="dxa"/>
            <w:noWrap/>
            <w:vAlign w:val="center"/>
            <w:hideMark/>
          </w:tcPr>
          <w:p w14:paraId="06F39176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492016D6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unclassified </w:t>
            </w: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Duganella</w:t>
            </w:r>
          </w:p>
        </w:tc>
      </w:tr>
      <w:tr w:rsidR="00667E07" w:rsidRPr="008F1305" w14:paraId="17575603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297DEE09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ELX08822</w:t>
            </w:r>
          </w:p>
        </w:tc>
        <w:tc>
          <w:tcPr>
            <w:tcW w:w="3681" w:type="dxa"/>
            <w:noWrap/>
            <w:vAlign w:val="center"/>
            <w:hideMark/>
          </w:tcPr>
          <w:p w14:paraId="5F219CAB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L-tryptophan oxidase VioA</w:t>
            </w:r>
          </w:p>
        </w:tc>
        <w:tc>
          <w:tcPr>
            <w:tcW w:w="3685" w:type="dxa"/>
            <w:noWrap/>
            <w:vAlign w:val="center"/>
            <w:hideMark/>
          </w:tcPr>
          <w:p w14:paraId="27843E50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HH01</w:t>
            </w:r>
          </w:p>
        </w:tc>
      </w:tr>
      <w:tr w:rsidR="00667E07" w:rsidRPr="008F1305" w14:paraId="2B9AB257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0C8B677E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L9PB98</w:t>
            </w:r>
          </w:p>
        </w:tc>
        <w:tc>
          <w:tcPr>
            <w:tcW w:w="3681" w:type="dxa"/>
            <w:noWrap/>
            <w:vAlign w:val="center"/>
            <w:hideMark/>
          </w:tcPr>
          <w:p w14:paraId="5B0DFB4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L-tryptophan oxidase VioA</w:t>
            </w:r>
          </w:p>
        </w:tc>
        <w:tc>
          <w:tcPr>
            <w:tcW w:w="3685" w:type="dxa"/>
            <w:noWrap/>
            <w:vAlign w:val="center"/>
            <w:hideMark/>
          </w:tcPr>
          <w:p w14:paraId="426EB175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 HH01</w:t>
            </w:r>
          </w:p>
        </w:tc>
      </w:tr>
      <w:tr w:rsidR="00667E07" w:rsidRPr="008F1305" w14:paraId="564B844D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68B88F77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51077271</w:t>
            </w:r>
          </w:p>
        </w:tc>
        <w:tc>
          <w:tcPr>
            <w:tcW w:w="3681" w:type="dxa"/>
            <w:noWrap/>
            <w:vAlign w:val="center"/>
            <w:hideMark/>
          </w:tcPr>
          <w:p w14:paraId="0B64BC99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32A3F06E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sp. HH01</w:t>
            </w:r>
          </w:p>
        </w:tc>
      </w:tr>
      <w:tr w:rsidR="00667E07" w:rsidRPr="008F1305" w14:paraId="4A6132AE" w14:textId="77777777" w:rsidTr="009B1702">
        <w:trPr>
          <w:trHeight w:val="300"/>
        </w:trPr>
        <w:tc>
          <w:tcPr>
            <w:tcW w:w="1843" w:type="dxa"/>
            <w:noWrap/>
            <w:vAlign w:val="center"/>
            <w:hideMark/>
          </w:tcPr>
          <w:p w14:paraId="2A1F5DBC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16988333</w:t>
            </w:r>
          </w:p>
        </w:tc>
        <w:tc>
          <w:tcPr>
            <w:tcW w:w="3681" w:type="dxa"/>
            <w:noWrap/>
            <w:vAlign w:val="center"/>
            <w:hideMark/>
          </w:tcPr>
          <w:p w14:paraId="105BAE05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AD-dependent oxidoreductase</w:t>
            </w:r>
          </w:p>
        </w:tc>
        <w:tc>
          <w:tcPr>
            <w:tcW w:w="3685" w:type="dxa"/>
            <w:noWrap/>
            <w:vAlign w:val="center"/>
            <w:hideMark/>
          </w:tcPr>
          <w:p w14:paraId="282FBC8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unclassified </w:t>
            </w: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Duganella</w:t>
            </w:r>
          </w:p>
        </w:tc>
      </w:tr>
      <w:tr w:rsidR="00667E07" w:rsidRPr="008F1305" w14:paraId="5C71EE64" w14:textId="77777777" w:rsidTr="009B1702">
        <w:trPr>
          <w:trHeight w:val="300"/>
        </w:trPr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DE225AA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Q9S3V1</w:t>
            </w:r>
          </w:p>
        </w:tc>
        <w:tc>
          <w:tcPr>
            <w:tcW w:w="3681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7CBA62D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Flavin-dependent L-tryptophan oxidase VioA</w:t>
            </w:r>
          </w:p>
        </w:tc>
        <w:tc>
          <w:tcPr>
            <w:tcW w:w="3685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1AB2E7C3" w14:textId="77777777" w:rsidR="00667E07" w:rsidRPr="008F1305" w:rsidRDefault="00667E07" w:rsidP="009B1702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Chromobacterium violaceum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ATCC 12472</w:t>
            </w:r>
          </w:p>
        </w:tc>
      </w:tr>
    </w:tbl>
    <w:p w14:paraId="03528C00" w14:textId="77777777" w:rsidR="00D14B50" w:rsidRPr="008F1305" w:rsidRDefault="00D14B50" w:rsidP="00B57AD6">
      <w:pPr>
        <w:rPr>
          <w:rFonts w:ascii="Georgia" w:hAnsi="Georgia" w:cs="Times New Roman"/>
          <w:lang w:val="en-US"/>
        </w:rPr>
      </w:pPr>
    </w:p>
    <w:p w14:paraId="59560C40" w14:textId="77777777" w:rsidR="00D14B50" w:rsidRPr="008F1305" w:rsidRDefault="00D14B50" w:rsidP="00B57AD6">
      <w:pPr>
        <w:rPr>
          <w:rFonts w:ascii="Georgia" w:hAnsi="Georgia" w:cs="Times New Roman"/>
          <w:lang w:val="en-US"/>
        </w:rPr>
      </w:pPr>
    </w:p>
    <w:p w14:paraId="6754726C" w14:textId="77777777" w:rsidR="00D14B50" w:rsidRPr="008F1305" w:rsidRDefault="00D14B50" w:rsidP="00B57AD6">
      <w:pPr>
        <w:rPr>
          <w:rFonts w:ascii="Georgia" w:hAnsi="Georgia" w:cs="Times New Roman"/>
          <w:lang w:val="en-US"/>
        </w:rPr>
      </w:pPr>
    </w:p>
    <w:p w14:paraId="4321A829" w14:textId="5520D33B" w:rsidR="00B57AD6" w:rsidRPr="008F1305" w:rsidRDefault="00B57AD6" w:rsidP="00B57AD6">
      <w:pPr>
        <w:rPr>
          <w:rFonts w:ascii="Georgia" w:hAnsi="Georgia" w:cs="Times New Roman"/>
          <w:lang w:val="en-US"/>
        </w:rPr>
      </w:pPr>
      <w:r w:rsidRPr="008F1305">
        <w:rPr>
          <w:rFonts w:ascii="Georgia" w:hAnsi="Georgia" w:cs="Times New Roman"/>
          <w:lang w:val="en-US"/>
        </w:rPr>
        <w:lastRenderedPageBreak/>
        <w:t xml:space="preserve">Table </w:t>
      </w:r>
      <w:r w:rsidR="005B47DD" w:rsidRPr="008F1305">
        <w:rPr>
          <w:rFonts w:ascii="Georgia" w:hAnsi="Georgia" w:cs="Times New Roman"/>
          <w:lang w:val="en-US"/>
        </w:rPr>
        <w:t>S</w:t>
      </w:r>
      <w:r w:rsidR="00667E07" w:rsidRPr="008F1305">
        <w:rPr>
          <w:rFonts w:ascii="Georgia" w:hAnsi="Georgia" w:cs="Times New Roman"/>
          <w:lang w:val="en-US"/>
        </w:rPr>
        <w:t>3</w:t>
      </w:r>
      <w:r w:rsidRPr="008F1305">
        <w:rPr>
          <w:rFonts w:ascii="Georgia" w:hAnsi="Georgia" w:cs="Times New Roman"/>
          <w:lang w:val="en-US"/>
        </w:rPr>
        <w:t xml:space="preserve">. List of reference protein sequences, GenBank and UniProt accession numbers used in construction of the </w:t>
      </w:r>
      <w:r w:rsidRPr="008F1305">
        <w:rPr>
          <w:rFonts w:ascii="Georgia" w:hAnsi="Georgia" w:cs="Times New Roman"/>
          <w:i/>
          <w:lang w:val="en-US"/>
        </w:rPr>
        <w:t>EstA</w:t>
      </w:r>
      <w:r w:rsidRPr="008F1305">
        <w:rPr>
          <w:rFonts w:ascii="Georgia" w:hAnsi="Georgia" w:cs="Times New Roman"/>
          <w:iCs/>
          <w:lang w:val="en-US"/>
        </w:rPr>
        <w:t>/</w:t>
      </w:r>
      <w:r w:rsidRPr="008F1305">
        <w:rPr>
          <w:rFonts w:ascii="Georgia" w:hAnsi="Georgia" w:cs="Times New Roman"/>
          <w:i/>
          <w:lang w:val="en-US"/>
        </w:rPr>
        <w:t>B</w:t>
      </w:r>
      <w:r w:rsidRPr="008F1305">
        <w:rPr>
          <w:rFonts w:ascii="Georgia" w:hAnsi="Georgia" w:cs="Times New Roman"/>
          <w:lang w:val="en-US"/>
        </w:rPr>
        <w:t xml:space="preserve"> protein tree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37"/>
        <w:gridCol w:w="3917"/>
        <w:gridCol w:w="3406"/>
      </w:tblGrid>
      <w:tr w:rsidR="00B57AD6" w:rsidRPr="008F1305" w14:paraId="5DBD7D91" w14:textId="77777777" w:rsidTr="008430B9">
        <w:trPr>
          <w:trHeight w:val="274"/>
        </w:trPr>
        <w:tc>
          <w:tcPr>
            <w:tcW w:w="203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D3D0CCD" w14:textId="77777777" w:rsidR="00B57AD6" w:rsidRPr="008F1305" w:rsidRDefault="00B57AD6" w:rsidP="00901246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b/>
                <w:bCs/>
                <w:sz w:val="22"/>
                <w:szCs w:val="22"/>
              </w:rPr>
              <w:t xml:space="preserve">Accession No. </w:t>
            </w:r>
          </w:p>
        </w:tc>
        <w:tc>
          <w:tcPr>
            <w:tcW w:w="391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A21017F" w14:textId="77777777" w:rsidR="00B57AD6" w:rsidRPr="008F1305" w:rsidRDefault="00B57AD6" w:rsidP="00901246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b/>
                <w:bCs/>
                <w:sz w:val="22"/>
                <w:szCs w:val="22"/>
              </w:rPr>
              <w:t>Product</w:t>
            </w:r>
          </w:p>
        </w:tc>
        <w:tc>
          <w:tcPr>
            <w:tcW w:w="34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F4323B4" w14:textId="77777777" w:rsidR="00B57AD6" w:rsidRPr="008F1305" w:rsidRDefault="00B57AD6" w:rsidP="00901246">
            <w:pPr>
              <w:rPr>
                <w:rFonts w:ascii="Georgia" w:hAnsi="Georgia" w:cs="Times New Roman"/>
                <w:b/>
                <w:b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b/>
                <w:bCs/>
                <w:sz w:val="22"/>
                <w:szCs w:val="22"/>
              </w:rPr>
              <w:t>Source</w:t>
            </w:r>
          </w:p>
        </w:tc>
      </w:tr>
      <w:tr w:rsidR="00B57AD6" w:rsidRPr="008F1305" w14:paraId="7761B881" w14:textId="77777777" w:rsidTr="008430B9">
        <w:trPr>
          <w:trHeight w:val="300"/>
        </w:trPr>
        <w:tc>
          <w:tcPr>
            <w:tcW w:w="203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98700F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A0A2N0I026 </w:t>
            </w:r>
          </w:p>
        </w:tc>
        <w:tc>
          <w:tcPr>
            <w:tcW w:w="391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B3CBCA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triacylglycerol esterase/lipase </w:t>
            </w:r>
            <w:r w:rsidRPr="008F1305">
              <w:rPr>
                <w:rFonts w:ascii="Georgia" w:hAnsi="Georgia" w:cs="Times New Roman"/>
                <w:i/>
                <w:sz w:val="22"/>
                <w:szCs w:val="22"/>
              </w:rPr>
              <w:t>EstA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(alpha/beta hydrolase family)</w:t>
            </w:r>
          </w:p>
        </w:tc>
        <w:tc>
          <w:tcPr>
            <w:tcW w:w="3406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41F147C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</w:t>
            </w: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64</w:t>
            </w:r>
          </w:p>
        </w:tc>
      </w:tr>
      <w:tr w:rsidR="00B57AD6" w:rsidRPr="008F1305" w14:paraId="5B591175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7AF0166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WP_166447145  </w:t>
            </w:r>
          </w:p>
        </w:tc>
        <w:tc>
          <w:tcPr>
            <w:tcW w:w="3917" w:type="dxa"/>
            <w:noWrap/>
            <w:vAlign w:val="center"/>
            <w:hideMark/>
          </w:tcPr>
          <w:p w14:paraId="67999DFA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0B4E7131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B57AD6" w:rsidRPr="008F1305" w14:paraId="06093A17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02FF993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72456528</w:t>
            </w:r>
          </w:p>
        </w:tc>
        <w:tc>
          <w:tcPr>
            <w:tcW w:w="3917" w:type="dxa"/>
            <w:noWrap/>
            <w:vAlign w:val="center"/>
            <w:hideMark/>
          </w:tcPr>
          <w:p w14:paraId="22A6639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6446AA89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B57AD6" w:rsidRPr="008F1305" w14:paraId="611A87C1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2B06428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34758785</w:t>
            </w:r>
          </w:p>
        </w:tc>
        <w:tc>
          <w:tcPr>
            <w:tcW w:w="3917" w:type="dxa"/>
            <w:noWrap/>
            <w:vAlign w:val="center"/>
            <w:hideMark/>
          </w:tcPr>
          <w:p w14:paraId="2A33C58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1F2ECA7B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B57AD6" w:rsidRPr="008F1305" w14:paraId="41EF14E2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51D6E45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WP_071078587 </w:t>
            </w:r>
          </w:p>
        </w:tc>
        <w:tc>
          <w:tcPr>
            <w:tcW w:w="3917" w:type="dxa"/>
            <w:noWrap/>
            <w:vAlign w:val="center"/>
            <w:hideMark/>
          </w:tcPr>
          <w:p w14:paraId="3C0370D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6B0BE22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B57AD6" w:rsidRPr="008F1305" w14:paraId="5D32E0B5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0C00F68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41172395</w:t>
            </w:r>
          </w:p>
        </w:tc>
        <w:tc>
          <w:tcPr>
            <w:tcW w:w="3917" w:type="dxa"/>
            <w:noWrap/>
            <w:vAlign w:val="center"/>
            <w:hideMark/>
          </w:tcPr>
          <w:p w14:paraId="1BFF278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269C81F8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tructae</w:t>
            </w:r>
          </w:p>
        </w:tc>
      </w:tr>
      <w:tr w:rsidR="00B57AD6" w:rsidRPr="008F1305" w14:paraId="18DB94B7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03E362E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0A2M8YM74</w:t>
            </w:r>
          </w:p>
        </w:tc>
        <w:tc>
          <w:tcPr>
            <w:tcW w:w="3917" w:type="dxa"/>
            <w:noWrap/>
            <w:vAlign w:val="center"/>
            <w:hideMark/>
          </w:tcPr>
          <w:p w14:paraId="45555DDB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triacylglycerol esterase/lipase </w:t>
            </w:r>
            <w:r w:rsidRPr="008F1305">
              <w:rPr>
                <w:rFonts w:ascii="Georgia" w:hAnsi="Georgia" w:cs="Times New Roman"/>
                <w:i/>
                <w:sz w:val="22"/>
                <w:szCs w:val="22"/>
              </w:rPr>
              <w:t xml:space="preserve">EstA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(alpha/beta hydrolase family)</w:t>
            </w:r>
          </w:p>
        </w:tc>
        <w:tc>
          <w:tcPr>
            <w:tcW w:w="3406" w:type="dxa"/>
            <w:noWrap/>
            <w:vAlign w:val="center"/>
            <w:hideMark/>
          </w:tcPr>
          <w:p w14:paraId="76FE67A8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</w:t>
            </w: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67</w:t>
            </w:r>
          </w:p>
        </w:tc>
      </w:tr>
      <w:tr w:rsidR="00B57AD6" w:rsidRPr="008F1305" w14:paraId="53D4316A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3AE4ED8C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0A2G6RKE0</w:t>
            </w:r>
          </w:p>
        </w:tc>
        <w:tc>
          <w:tcPr>
            <w:tcW w:w="3917" w:type="dxa"/>
            <w:noWrap/>
            <w:vAlign w:val="center"/>
            <w:hideMark/>
          </w:tcPr>
          <w:p w14:paraId="7B79EF1E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triacylglycerol esterase/lipase </w:t>
            </w:r>
            <w:r w:rsidRPr="008F1305">
              <w:rPr>
                <w:rFonts w:ascii="Georgia" w:hAnsi="Georgia" w:cs="Times New Roman"/>
                <w:i/>
                <w:sz w:val="22"/>
                <w:szCs w:val="22"/>
              </w:rPr>
              <w:t>EstA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(alpha/beta hydrolase family)</w:t>
            </w:r>
          </w:p>
        </w:tc>
        <w:tc>
          <w:tcPr>
            <w:tcW w:w="3406" w:type="dxa"/>
            <w:noWrap/>
            <w:vAlign w:val="center"/>
            <w:hideMark/>
          </w:tcPr>
          <w:p w14:paraId="0FD75B3F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</w:t>
            </w: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.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13</w:t>
            </w:r>
          </w:p>
        </w:tc>
      </w:tr>
      <w:tr w:rsidR="00B57AD6" w:rsidRPr="008F1305" w14:paraId="1706C908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0E788BD3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70254985</w:t>
            </w:r>
          </w:p>
        </w:tc>
        <w:tc>
          <w:tcPr>
            <w:tcW w:w="3917" w:type="dxa"/>
            <w:noWrap/>
            <w:vAlign w:val="center"/>
            <w:hideMark/>
          </w:tcPr>
          <w:p w14:paraId="4198C8B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1D59BF2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B57AD6" w:rsidRPr="008F1305" w14:paraId="56BE130A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7A5B028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28139973</w:t>
            </w:r>
          </w:p>
        </w:tc>
        <w:tc>
          <w:tcPr>
            <w:tcW w:w="3917" w:type="dxa"/>
            <w:noWrap/>
            <w:vAlign w:val="center"/>
            <w:hideMark/>
          </w:tcPr>
          <w:p w14:paraId="107D1851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2A1A871C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B57AD6" w:rsidRPr="008F1305" w14:paraId="375AB697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54ED469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39090954</w:t>
            </w:r>
          </w:p>
        </w:tc>
        <w:tc>
          <w:tcPr>
            <w:tcW w:w="3917" w:type="dxa"/>
            <w:noWrap/>
            <w:vAlign w:val="center"/>
            <w:hideMark/>
          </w:tcPr>
          <w:p w14:paraId="2DBAE90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768A6BE9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B57AD6" w:rsidRPr="008F1305" w14:paraId="3769D282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2E1B9CE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34786221</w:t>
            </w:r>
          </w:p>
        </w:tc>
        <w:tc>
          <w:tcPr>
            <w:tcW w:w="3917" w:type="dxa"/>
            <w:noWrap/>
            <w:vAlign w:val="center"/>
            <w:hideMark/>
          </w:tcPr>
          <w:p w14:paraId="745EAF17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6F700482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B57AD6" w:rsidRPr="008F1305" w14:paraId="76AD9D45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71BD92A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0A1N7BPZ2</w:t>
            </w:r>
          </w:p>
        </w:tc>
        <w:tc>
          <w:tcPr>
            <w:tcW w:w="3917" w:type="dxa"/>
            <w:noWrap/>
            <w:vAlign w:val="center"/>
            <w:hideMark/>
          </w:tcPr>
          <w:p w14:paraId="10AEF65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triacylglycerol esterase/lipase </w:t>
            </w:r>
            <w:r w:rsidRPr="008F1305">
              <w:rPr>
                <w:rFonts w:ascii="Georgia" w:hAnsi="Georgia" w:cs="Times New Roman"/>
                <w:i/>
                <w:sz w:val="22"/>
                <w:szCs w:val="22"/>
              </w:rPr>
              <w:t xml:space="preserve">EstA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(alpha/beta hydrolase family)</w:t>
            </w:r>
          </w:p>
        </w:tc>
        <w:tc>
          <w:tcPr>
            <w:tcW w:w="3406" w:type="dxa"/>
            <w:noWrap/>
            <w:vAlign w:val="center"/>
            <w:hideMark/>
          </w:tcPr>
          <w:p w14:paraId="232C546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lastRenderedPageBreak/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</w:t>
            </w: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TND4EL3</w:t>
            </w:r>
          </w:p>
        </w:tc>
      </w:tr>
      <w:tr w:rsidR="00B57AD6" w:rsidRPr="008F1305" w14:paraId="3633A154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7D775B5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lastRenderedPageBreak/>
              <w:t>WP_121668937</w:t>
            </w:r>
          </w:p>
        </w:tc>
        <w:tc>
          <w:tcPr>
            <w:tcW w:w="3917" w:type="dxa"/>
            <w:noWrap/>
            <w:vAlign w:val="center"/>
            <w:hideMark/>
          </w:tcPr>
          <w:p w14:paraId="66F7515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38F8A73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agaricidamnosum</w:t>
            </w:r>
          </w:p>
        </w:tc>
      </w:tr>
      <w:tr w:rsidR="00B57AD6" w:rsidRPr="008F1305" w14:paraId="14668BF3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75C0DDC4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A0A1I1CCU8 </w:t>
            </w:r>
          </w:p>
        </w:tc>
        <w:tc>
          <w:tcPr>
            <w:tcW w:w="3917" w:type="dxa"/>
            <w:noWrap/>
            <w:vAlign w:val="center"/>
            <w:hideMark/>
          </w:tcPr>
          <w:p w14:paraId="0308A8A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triacylglycerol esterase/lipase </w:t>
            </w:r>
            <w:r w:rsidRPr="008F1305">
              <w:rPr>
                <w:rFonts w:ascii="Georgia" w:hAnsi="Georgia" w:cs="Times New Roman"/>
                <w:i/>
                <w:sz w:val="22"/>
                <w:szCs w:val="22"/>
              </w:rPr>
              <w:t>EstA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(alpha/beta hydrolase family)</w:t>
            </w:r>
          </w:p>
        </w:tc>
        <w:tc>
          <w:tcPr>
            <w:tcW w:w="3406" w:type="dxa"/>
            <w:noWrap/>
            <w:vAlign w:val="center"/>
            <w:hideMark/>
          </w:tcPr>
          <w:p w14:paraId="7E3A0F3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</w:t>
            </w: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344</w:t>
            </w:r>
          </w:p>
        </w:tc>
      </w:tr>
      <w:tr w:rsidR="00B57AD6" w:rsidRPr="008F1305" w14:paraId="58633F21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3D13A11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99393015</w:t>
            </w:r>
          </w:p>
        </w:tc>
        <w:tc>
          <w:tcPr>
            <w:tcW w:w="3917" w:type="dxa"/>
            <w:noWrap/>
            <w:vAlign w:val="center"/>
            <w:hideMark/>
          </w:tcPr>
          <w:p w14:paraId="3518224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79E81B1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</w:t>
            </w: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BJB446</w:t>
            </w:r>
          </w:p>
        </w:tc>
      </w:tr>
      <w:tr w:rsidR="00B57AD6" w:rsidRPr="008F1305" w14:paraId="3B9725ED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7279BAD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10396502</w:t>
            </w:r>
          </w:p>
        </w:tc>
        <w:tc>
          <w:tcPr>
            <w:tcW w:w="3917" w:type="dxa"/>
            <w:noWrap/>
            <w:vAlign w:val="center"/>
            <w:hideMark/>
          </w:tcPr>
          <w:p w14:paraId="4300B7FF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0D9F83FC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B57AD6" w:rsidRPr="008F1305" w14:paraId="23778A4F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3096C49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96856450</w:t>
            </w:r>
          </w:p>
        </w:tc>
        <w:tc>
          <w:tcPr>
            <w:tcW w:w="3917" w:type="dxa"/>
            <w:noWrap/>
            <w:vAlign w:val="center"/>
            <w:hideMark/>
          </w:tcPr>
          <w:p w14:paraId="2300F0B5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761F226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Janthinobacterium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sp.</w:t>
            </w: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 xml:space="preserve"> 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>CAN_S1</w:t>
            </w:r>
          </w:p>
        </w:tc>
      </w:tr>
      <w:tr w:rsidR="00B57AD6" w:rsidRPr="008F1305" w14:paraId="5850A01C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3C01B7DD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070345427</w:t>
            </w:r>
          </w:p>
        </w:tc>
        <w:tc>
          <w:tcPr>
            <w:tcW w:w="3917" w:type="dxa"/>
            <w:noWrap/>
            <w:vAlign w:val="center"/>
            <w:hideMark/>
          </w:tcPr>
          <w:p w14:paraId="28F777D9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38BD7C26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lividum</w:t>
            </w:r>
          </w:p>
        </w:tc>
      </w:tr>
      <w:tr w:rsidR="00B57AD6" w:rsidRPr="008F1305" w14:paraId="5342901A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281B380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0A1A7C523</w:t>
            </w:r>
          </w:p>
        </w:tc>
        <w:tc>
          <w:tcPr>
            <w:tcW w:w="3917" w:type="dxa"/>
            <w:noWrap/>
            <w:vAlign w:val="center"/>
            <w:hideMark/>
          </w:tcPr>
          <w:p w14:paraId="37402C12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triacylglycerol esterase/lipase </w:t>
            </w:r>
            <w:r w:rsidRPr="008F1305">
              <w:rPr>
                <w:rFonts w:ascii="Georgia" w:hAnsi="Georgia" w:cs="Times New Roman"/>
                <w:i/>
                <w:sz w:val="22"/>
                <w:szCs w:val="22"/>
              </w:rPr>
              <w:t>EstA</w:t>
            </w: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 (alpha/beta hydrolase family)</w:t>
            </w:r>
          </w:p>
        </w:tc>
        <w:tc>
          <w:tcPr>
            <w:tcW w:w="3406" w:type="dxa"/>
            <w:noWrap/>
            <w:vAlign w:val="center"/>
            <w:hideMark/>
          </w:tcPr>
          <w:p w14:paraId="33E780BD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 psychrotolerans</w:t>
            </w:r>
          </w:p>
        </w:tc>
      </w:tr>
      <w:tr w:rsidR="00B57AD6" w:rsidRPr="008F1305" w14:paraId="6D0BCA59" w14:textId="77777777" w:rsidTr="008430B9">
        <w:trPr>
          <w:trHeight w:val="300"/>
        </w:trPr>
        <w:tc>
          <w:tcPr>
            <w:tcW w:w="2037" w:type="dxa"/>
            <w:noWrap/>
            <w:vAlign w:val="center"/>
            <w:hideMark/>
          </w:tcPr>
          <w:p w14:paraId="3B9F0D3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01480407</w:t>
            </w:r>
          </w:p>
        </w:tc>
        <w:tc>
          <w:tcPr>
            <w:tcW w:w="3917" w:type="dxa"/>
            <w:noWrap/>
            <w:vAlign w:val="center"/>
            <w:hideMark/>
          </w:tcPr>
          <w:p w14:paraId="5FC9B8D0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noWrap/>
            <w:vAlign w:val="center"/>
            <w:hideMark/>
          </w:tcPr>
          <w:p w14:paraId="58C3DD40" w14:textId="77777777" w:rsidR="00B57AD6" w:rsidRPr="008F1305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 xml:space="preserve">unclassified </w:t>
            </w: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Janthinobacterium</w:t>
            </w:r>
          </w:p>
        </w:tc>
      </w:tr>
      <w:tr w:rsidR="00B57AD6" w:rsidRPr="00B57AD6" w14:paraId="61C6554F" w14:textId="77777777" w:rsidTr="008430B9">
        <w:trPr>
          <w:trHeight w:val="300"/>
        </w:trPr>
        <w:tc>
          <w:tcPr>
            <w:tcW w:w="2037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85E99F6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WP_155467068</w:t>
            </w:r>
          </w:p>
        </w:tc>
        <w:tc>
          <w:tcPr>
            <w:tcW w:w="3917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0456648" w14:textId="77777777" w:rsidR="00B57AD6" w:rsidRPr="008F1305" w:rsidRDefault="00B57AD6" w:rsidP="00901246">
            <w:pPr>
              <w:rPr>
                <w:rFonts w:ascii="Georgia" w:hAnsi="Georgia" w:cs="Times New Roman"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sz w:val="22"/>
                <w:szCs w:val="22"/>
              </w:rPr>
              <w:t>alpha/beta fold hydrolase</w:t>
            </w:r>
          </w:p>
        </w:tc>
        <w:tc>
          <w:tcPr>
            <w:tcW w:w="3406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171B1FE" w14:textId="77777777" w:rsidR="00B57AD6" w:rsidRPr="00B57AD6" w:rsidRDefault="00B57AD6" w:rsidP="00901246">
            <w:pPr>
              <w:rPr>
                <w:rFonts w:ascii="Georgia" w:hAnsi="Georgia" w:cs="Times New Roman"/>
                <w:i/>
                <w:iCs/>
                <w:sz w:val="22"/>
                <w:szCs w:val="22"/>
              </w:rPr>
            </w:pPr>
            <w:r w:rsidRPr="008F1305">
              <w:rPr>
                <w:rFonts w:ascii="Georgia" w:hAnsi="Georgia" w:cs="Times New Roman"/>
                <w:i/>
                <w:iCs/>
                <w:sz w:val="22"/>
                <w:szCs w:val="22"/>
              </w:rPr>
              <w:t>Duganella radicis</w:t>
            </w:r>
          </w:p>
        </w:tc>
      </w:tr>
      <w:bookmarkEnd w:id="0"/>
    </w:tbl>
    <w:p w14:paraId="006A36CB" w14:textId="77777777" w:rsidR="00902264" w:rsidRPr="00B57AD6" w:rsidRDefault="00902264" w:rsidP="00667E07">
      <w:pPr>
        <w:rPr>
          <w:rFonts w:ascii="Georgia" w:hAnsi="Georgia"/>
        </w:rPr>
      </w:pPr>
    </w:p>
    <w:sectPr w:rsidR="00902264" w:rsidRPr="00B57AD6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altName w:val="﷽﷽﷽﷽﷽﷽﷽﷽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46D173A"/>
    <w:multiLevelType w:val="hybridMultilevel"/>
    <w:tmpl w:val="366AFCBA"/>
    <w:lvl w:ilvl="0" w:tplc="2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C090019" w:tentative="1">
      <w:start w:val="1"/>
      <w:numFmt w:val="lowerLetter"/>
      <w:lvlText w:val="%2."/>
      <w:lvlJc w:val="left"/>
      <w:pPr>
        <w:ind w:left="1440" w:hanging="360"/>
      </w:pPr>
    </w:lvl>
    <w:lvl w:ilvl="2" w:tplc="2C09001B" w:tentative="1">
      <w:start w:val="1"/>
      <w:numFmt w:val="lowerRoman"/>
      <w:lvlText w:val="%3."/>
      <w:lvlJc w:val="right"/>
      <w:pPr>
        <w:ind w:left="2160" w:hanging="180"/>
      </w:pPr>
    </w:lvl>
    <w:lvl w:ilvl="3" w:tplc="2C09000F" w:tentative="1">
      <w:start w:val="1"/>
      <w:numFmt w:val="decimal"/>
      <w:lvlText w:val="%4."/>
      <w:lvlJc w:val="left"/>
      <w:pPr>
        <w:ind w:left="2880" w:hanging="360"/>
      </w:pPr>
    </w:lvl>
    <w:lvl w:ilvl="4" w:tplc="2C090019" w:tentative="1">
      <w:start w:val="1"/>
      <w:numFmt w:val="lowerLetter"/>
      <w:lvlText w:val="%5."/>
      <w:lvlJc w:val="left"/>
      <w:pPr>
        <w:ind w:left="3600" w:hanging="360"/>
      </w:pPr>
    </w:lvl>
    <w:lvl w:ilvl="5" w:tplc="2C09001B" w:tentative="1">
      <w:start w:val="1"/>
      <w:numFmt w:val="lowerRoman"/>
      <w:lvlText w:val="%6."/>
      <w:lvlJc w:val="right"/>
      <w:pPr>
        <w:ind w:left="4320" w:hanging="180"/>
      </w:pPr>
    </w:lvl>
    <w:lvl w:ilvl="6" w:tplc="2C09000F" w:tentative="1">
      <w:start w:val="1"/>
      <w:numFmt w:val="decimal"/>
      <w:lvlText w:val="%7."/>
      <w:lvlJc w:val="left"/>
      <w:pPr>
        <w:ind w:left="5040" w:hanging="360"/>
      </w:pPr>
    </w:lvl>
    <w:lvl w:ilvl="7" w:tplc="2C090019" w:tentative="1">
      <w:start w:val="1"/>
      <w:numFmt w:val="lowerLetter"/>
      <w:lvlText w:val="%8."/>
      <w:lvlJc w:val="left"/>
      <w:pPr>
        <w:ind w:left="5760" w:hanging="360"/>
      </w:pPr>
    </w:lvl>
    <w:lvl w:ilvl="8" w:tplc="2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0"/>
  </w:docVars>
  <w:rsids>
    <w:rsidRoot w:val="00B2667C"/>
    <w:rsid w:val="00002B69"/>
    <w:rsid w:val="00011862"/>
    <w:rsid w:val="00014125"/>
    <w:rsid w:val="00014F47"/>
    <w:rsid w:val="000153A7"/>
    <w:rsid w:val="000178B7"/>
    <w:rsid w:val="000213BC"/>
    <w:rsid w:val="00022B39"/>
    <w:rsid w:val="00025752"/>
    <w:rsid w:val="00027F1C"/>
    <w:rsid w:val="000339AA"/>
    <w:rsid w:val="00033D7D"/>
    <w:rsid w:val="000344B0"/>
    <w:rsid w:val="00034C54"/>
    <w:rsid w:val="0003696E"/>
    <w:rsid w:val="0003738D"/>
    <w:rsid w:val="0004729B"/>
    <w:rsid w:val="000534CD"/>
    <w:rsid w:val="00056536"/>
    <w:rsid w:val="000566D1"/>
    <w:rsid w:val="000570D8"/>
    <w:rsid w:val="000571B7"/>
    <w:rsid w:val="000579D9"/>
    <w:rsid w:val="00061383"/>
    <w:rsid w:val="00061BDE"/>
    <w:rsid w:val="000629C1"/>
    <w:rsid w:val="000630A5"/>
    <w:rsid w:val="00064817"/>
    <w:rsid w:val="0006529A"/>
    <w:rsid w:val="00065DE5"/>
    <w:rsid w:val="00066726"/>
    <w:rsid w:val="00067642"/>
    <w:rsid w:val="00071BEC"/>
    <w:rsid w:val="00071ECB"/>
    <w:rsid w:val="00073723"/>
    <w:rsid w:val="000756B1"/>
    <w:rsid w:val="0007722D"/>
    <w:rsid w:val="00077B95"/>
    <w:rsid w:val="000822ED"/>
    <w:rsid w:val="0008679B"/>
    <w:rsid w:val="00087B4A"/>
    <w:rsid w:val="00090520"/>
    <w:rsid w:val="00094710"/>
    <w:rsid w:val="00095560"/>
    <w:rsid w:val="00096BA2"/>
    <w:rsid w:val="000A1E6A"/>
    <w:rsid w:val="000A3512"/>
    <w:rsid w:val="000A35E6"/>
    <w:rsid w:val="000A4343"/>
    <w:rsid w:val="000A439A"/>
    <w:rsid w:val="000A6EDA"/>
    <w:rsid w:val="000B06F7"/>
    <w:rsid w:val="000B36CE"/>
    <w:rsid w:val="000B5FF2"/>
    <w:rsid w:val="000C1258"/>
    <w:rsid w:val="000C12E9"/>
    <w:rsid w:val="000C12F6"/>
    <w:rsid w:val="000C1D3F"/>
    <w:rsid w:val="000C2DA3"/>
    <w:rsid w:val="000C4F48"/>
    <w:rsid w:val="000C529A"/>
    <w:rsid w:val="000C5392"/>
    <w:rsid w:val="000D1684"/>
    <w:rsid w:val="000D29F2"/>
    <w:rsid w:val="000D4CBB"/>
    <w:rsid w:val="000D7972"/>
    <w:rsid w:val="000E3805"/>
    <w:rsid w:val="000E7177"/>
    <w:rsid w:val="000F09C2"/>
    <w:rsid w:val="000F1800"/>
    <w:rsid w:val="000F2EAF"/>
    <w:rsid w:val="000F6072"/>
    <w:rsid w:val="001064DE"/>
    <w:rsid w:val="001110E0"/>
    <w:rsid w:val="001131E1"/>
    <w:rsid w:val="00124151"/>
    <w:rsid w:val="001258D9"/>
    <w:rsid w:val="00126BA6"/>
    <w:rsid w:val="00126E92"/>
    <w:rsid w:val="001307E0"/>
    <w:rsid w:val="001319A3"/>
    <w:rsid w:val="001335B7"/>
    <w:rsid w:val="00135B72"/>
    <w:rsid w:val="0013658F"/>
    <w:rsid w:val="0014196D"/>
    <w:rsid w:val="001420E0"/>
    <w:rsid w:val="001457B3"/>
    <w:rsid w:val="00151368"/>
    <w:rsid w:val="001522EE"/>
    <w:rsid w:val="00152909"/>
    <w:rsid w:val="00153969"/>
    <w:rsid w:val="001539B2"/>
    <w:rsid w:val="00153DBE"/>
    <w:rsid w:val="00154FF3"/>
    <w:rsid w:val="001554FF"/>
    <w:rsid w:val="00157632"/>
    <w:rsid w:val="00162E64"/>
    <w:rsid w:val="00164810"/>
    <w:rsid w:val="0017127F"/>
    <w:rsid w:val="00171630"/>
    <w:rsid w:val="00171CCB"/>
    <w:rsid w:val="00171EAF"/>
    <w:rsid w:val="00172B02"/>
    <w:rsid w:val="00173344"/>
    <w:rsid w:val="001763D0"/>
    <w:rsid w:val="00181218"/>
    <w:rsid w:val="00181EC0"/>
    <w:rsid w:val="00182250"/>
    <w:rsid w:val="00192144"/>
    <w:rsid w:val="001A23C0"/>
    <w:rsid w:val="001A4941"/>
    <w:rsid w:val="001A6040"/>
    <w:rsid w:val="001A732A"/>
    <w:rsid w:val="001B2E25"/>
    <w:rsid w:val="001B682C"/>
    <w:rsid w:val="001B7C35"/>
    <w:rsid w:val="001C1615"/>
    <w:rsid w:val="001C18D3"/>
    <w:rsid w:val="001C2602"/>
    <w:rsid w:val="001C53E9"/>
    <w:rsid w:val="001C60E9"/>
    <w:rsid w:val="001D06E5"/>
    <w:rsid w:val="001D1641"/>
    <w:rsid w:val="001D205D"/>
    <w:rsid w:val="001E0556"/>
    <w:rsid w:val="001E05AF"/>
    <w:rsid w:val="001E39B3"/>
    <w:rsid w:val="001E46C0"/>
    <w:rsid w:val="001E6F6B"/>
    <w:rsid w:val="001E7BAE"/>
    <w:rsid w:val="001E7F6A"/>
    <w:rsid w:val="001F0DEF"/>
    <w:rsid w:val="001F3DE1"/>
    <w:rsid w:val="00201527"/>
    <w:rsid w:val="002045F8"/>
    <w:rsid w:val="00204BFB"/>
    <w:rsid w:val="00207676"/>
    <w:rsid w:val="002178EA"/>
    <w:rsid w:val="00221CEB"/>
    <w:rsid w:val="00227056"/>
    <w:rsid w:val="00230009"/>
    <w:rsid w:val="00230BDB"/>
    <w:rsid w:val="0023114A"/>
    <w:rsid w:val="002351F9"/>
    <w:rsid w:val="002352B2"/>
    <w:rsid w:val="00235412"/>
    <w:rsid w:val="0024181D"/>
    <w:rsid w:val="0024480D"/>
    <w:rsid w:val="00247BDC"/>
    <w:rsid w:val="002508D3"/>
    <w:rsid w:val="00250EDB"/>
    <w:rsid w:val="00254E31"/>
    <w:rsid w:val="002562B3"/>
    <w:rsid w:val="00257C03"/>
    <w:rsid w:val="002600C4"/>
    <w:rsid w:val="00264E54"/>
    <w:rsid w:val="00265659"/>
    <w:rsid w:val="0026591E"/>
    <w:rsid w:val="00266E4C"/>
    <w:rsid w:val="00271828"/>
    <w:rsid w:val="00271CBE"/>
    <w:rsid w:val="00272574"/>
    <w:rsid w:val="002725E0"/>
    <w:rsid w:val="002727B8"/>
    <w:rsid w:val="00272920"/>
    <w:rsid w:val="00272D53"/>
    <w:rsid w:val="00275857"/>
    <w:rsid w:val="002778F9"/>
    <w:rsid w:val="00277C91"/>
    <w:rsid w:val="00280089"/>
    <w:rsid w:val="00282C8E"/>
    <w:rsid w:val="00282F83"/>
    <w:rsid w:val="00284EF7"/>
    <w:rsid w:val="002863BC"/>
    <w:rsid w:val="00286BDE"/>
    <w:rsid w:val="00292E13"/>
    <w:rsid w:val="00293B80"/>
    <w:rsid w:val="00295F5F"/>
    <w:rsid w:val="002A0A9B"/>
    <w:rsid w:val="002A168B"/>
    <w:rsid w:val="002A56C2"/>
    <w:rsid w:val="002A57C1"/>
    <w:rsid w:val="002B22D8"/>
    <w:rsid w:val="002B2D90"/>
    <w:rsid w:val="002B2FAD"/>
    <w:rsid w:val="002B69B1"/>
    <w:rsid w:val="002C0937"/>
    <w:rsid w:val="002C4973"/>
    <w:rsid w:val="002C4EAC"/>
    <w:rsid w:val="002C61B3"/>
    <w:rsid w:val="002C75D3"/>
    <w:rsid w:val="002C7AB0"/>
    <w:rsid w:val="002D16D7"/>
    <w:rsid w:val="002D2964"/>
    <w:rsid w:val="002D46E0"/>
    <w:rsid w:val="002D4865"/>
    <w:rsid w:val="002D6123"/>
    <w:rsid w:val="002D6350"/>
    <w:rsid w:val="002E3958"/>
    <w:rsid w:val="002E45D1"/>
    <w:rsid w:val="002E5355"/>
    <w:rsid w:val="002F0F00"/>
    <w:rsid w:val="002F2784"/>
    <w:rsid w:val="002F6E40"/>
    <w:rsid w:val="00300326"/>
    <w:rsid w:val="003008C8"/>
    <w:rsid w:val="00300E72"/>
    <w:rsid w:val="00304317"/>
    <w:rsid w:val="00304BDB"/>
    <w:rsid w:val="00305647"/>
    <w:rsid w:val="003078D4"/>
    <w:rsid w:val="00310D0E"/>
    <w:rsid w:val="00312F6B"/>
    <w:rsid w:val="003137DD"/>
    <w:rsid w:val="0031497F"/>
    <w:rsid w:val="00321DAF"/>
    <w:rsid w:val="003230FB"/>
    <w:rsid w:val="00323FF7"/>
    <w:rsid w:val="00327F12"/>
    <w:rsid w:val="003325DE"/>
    <w:rsid w:val="00332D0E"/>
    <w:rsid w:val="003336B2"/>
    <w:rsid w:val="00337C36"/>
    <w:rsid w:val="00337D43"/>
    <w:rsid w:val="003422AE"/>
    <w:rsid w:val="003434F8"/>
    <w:rsid w:val="003436FF"/>
    <w:rsid w:val="00344105"/>
    <w:rsid w:val="00344767"/>
    <w:rsid w:val="003448AA"/>
    <w:rsid w:val="00350688"/>
    <w:rsid w:val="00353D59"/>
    <w:rsid w:val="00354845"/>
    <w:rsid w:val="00356C76"/>
    <w:rsid w:val="0035729B"/>
    <w:rsid w:val="00360847"/>
    <w:rsid w:val="0036183B"/>
    <w:rsid w:val="0036420A"/>
    <w:rsid w:val="00370B6D"/>
    <w:rsid w:val="003756DF"/>
    <w:rsid w:val="0037778E"/>
    <w:rsid w:val="00382068"/>
    <w:rsid w:val="003859D9"/>
    <w:rsid w:val="00392312"/>
    <w:rsid w:val="0039266D"/>
    <w:rsid w:val="00394F2F"/>
    <w:rsid w:val="003A191F"/>
    <w:rsid w:val="003A3DF8"/>
    <w:rsid w:val="003A63DD"/>
    <w:rsid w:val="003A70BF"/>
    <w:rsid w:val="003B09D1"/>
    <w:rsid w:val="003B2A11"/>
    <w:rsid w:val="003B48AF"/>
    <w:rsid w:val="003B5414"/>
    <w:rsid w:val="003B59F6"/>
    <w:rsid w:val="003C5A3F"/>
    <w:rsid w:val="003D0DD3"/>
    <w:rsid w:val="003D5463"/>
    <w:rsid w:val="003D5D47"/>
    <w:rsid w:val="003D7B11"/>
    <w:rsid w:val="003E05EE"/>
    <w:rsid w:val="003E1FE6"/>
    <w:rsid w:val="003E2529"/>
    <w:rsid w:val="003E3264"/>
    <w:rsid w:val="003F3E6B"/>
    <w:rsid w:val="003F4490"/>
    <w:rsid w:val="003F4DDA"/>
    <w:rsid w:val="003F770C"/>
    <w:rsid w:val="003F7CF1"/>
    <w:rsid w:val="003F7EE4"/>
    <w:rsid w:val="004029A1"/>
    <w:rsid w:val="00410B33"/>
    <w:rsid w:val="004114E3"/>
    <w:rsid w:val="00411585"/>
    <w:rsid w:val="00413502"/>
    <w:rsid w:val="004159EC"/>
    <w:rsid w:val="00420AB9"/>
    <w:rsid w:val="00421919"/>
    <w:rsid w:val="00422597"/>
    <w:rsid w:val="00434144"/>
    <w:rsid w:val="004413BA"/>
    <w:rsid w:val="004415FE"/>
    <w:rsid w:val="00441676"/>
    <w:rsid w:val="00441F87"/>
    <w:rsid w:val="00446183"/>
    <w:rsid w:val="00446CBD"/>
    <w:rsid w:val="00452ACA"/>
    <w:rsid w:val="00452BF2"/>
    <w:rsid w:val="0045307D"/>
    <w:rsid w:val="004535AD"/>
    <w:rsid w:val="00455CCE"/>
    <w:rsid w:val="004644C4"/>
    <w:rsid w:val="004647D7"/>
    <w:rsid w:val="004652B9"/>
    <w:rsid w:val="00467124"/>
    <w:rsid w:val="00472B97"/>
    <w:rsid w:val="00473690"/>
    <w:rsid w:val="004739E6"/>
    <w:rsid w:val="0047406A"/>
    <w:rsid w:val="00474B39"/>
    <w:rsid w:val="00475F95"/>
    <w:rsid w:val="004773BB"/>
    <w:rsid w:val="00484355"/>
    <w:rsid w:val="004858AC"/>
    <w:rsid w:val="0049136B"/>
    <w:rsid w:val="00491910"/>
    <w:rsid w:val="00494945"/>
    <w:rsid w:val="0049776C"/>
    <w:rsid w:val="004B386D"/>
    <w:rsid w:val="004B6F09"/>
    <w:rsid w:val="004B7274"/>
    <w:rsid w:val="004C028A"/>
    <w:rsid w:val="004C064E"/>
    <w:rsid w:val="004C133A"/>
    <w:rsid w:val="004C176B"/>
    <w:rsid w:val="004C4CD1"/>
    <w:rsid w:val="004C6D10"/>
    <w:rsid w:val="004C7639"/>
    <w:rsid w:val="004D1A47"/>
    <w:rsid w:val="004D2083"/>
    <w:rsid w:val="004D5A3C"/>
    <w:rsid w:val="004D7FEF"/>
    <w:rsid w:val="004E05FB"/>
    <w:rsid w:val="004E35E8"/>
    <w:rsid w:val="004E43D1"/>
    <w:rsid w:val="004E4758"/>
    <w:rsid w:val="004E5FFB"/>
    <w:rsid w:val="004E6D4A"/>
    <w:rsid w:val="004F00DE"/>
    <w:rsid w:val="004F0352"/>
    <w:rsid w:val="004F0E35"/>
    <w:rsid w:val="004F10B4"/>
    <w:rsid w:val="004F1429"/>
    <w:rsid w:val="004F1A94"/>
    <w:rsid w:val="004F3EE9"/>
    <w:rsid w:val="004F7A84"/>
    <w:rsid w:val="0050095D"/>
    <w:rsid w:val="00501DCC"/>
    <w:rsid w:val="00502198"/>
    <w:rsid w:val="0050567E"/>
    <w:rsid w:val="00506C37"/>
    <w:rsid w:val="00510286"/>
    <w:rsid w:val="00510696"/>
    <w:rsid w:val="00513609"/>
    <w:rsid w:val="00514D6E"/>
    <w:rsid w:val="005201AA"/>
    <w:rsid w:val="00521D1F"/>
    <w:rsid w:val="00524EFD"/>
    <w:rsid w:val="00526C96"/>
    <w:rsid w:val="00527652"/>
    <w:rsid w:val="00541BCE"/>
    <w:rsid w:val="00542F59"/>
    <w:rsid w:val="00543FFA"/>
    <w:rsid w:val="00546E2F"/>
    <w:rsid w:val="0055021D"/>
    <w:rsid w:val="0055089E"/>
    <w:rsid w:val="00550B70"/>
    <w:rsid w:val="00553003"/>
    <w:rsid w:val="005531F6"/>
    <w:rsid w:val="00554BE4"/>
    <w:rsid w:val="00554FE4"/>
    <w:rsid w:val="005552AE"/>
    <w:rsid w:val="00556541"/>
    <w:rsid w:val="00562CE8"/>
    <w:rsid w:val="005635F1"/>
    <w:rsid w:val="005637D5"/>
    <w:rsid w:val="005650B5"/>
    <w:rsid w:val="005679C5"/>
    <w:rsid w:val="00567A5D"/>
    <w:rsid w:val="005711FB"/>
    <w:rsid w:val="00575FA8"/>
    <w:rsid w:val="0057719E"/>
    <w:rsid w:val="00581A31"/>
    <w:rsid w:val="00582D22"/>
    <w:rsid w:val="00584B07"/>
    <w:rsid w:val="00584BFD"/>
    <w:rsid w:val="0058697D"/>
    <w:rsid w:val="00586BCD"/>
    <w:rsid w:val="0058763F"/>
    <w:rsid w:val="005900DD"/>
    <w:rsid w:val="00591C8A"/>
    <w:rsid w:val="00595193"/>
    <w:rsid w:val="005951D3"/>
    <w:rsid w:val="00597528"/>
    <w:rsid w:val="005A01AA"/>
    <w:rsid w:val="005A081E"/>
    <w:rsid w:val="005A23A5"/>
    <w:rsid w:val="005A2D81"/>
    <w:rsid w:val="005A4658"/>
    <w:rsid w:val="005B0D47"/>
    <w:rsid w:val="005B328F"/>
    <w:rsid w:val="005B47DD"/>
    <w:rsid w:val="005B6F51"/>
    <w:rsid w:val="005C0638"/>
    <w:rsid w:val="005C0FE1"/>
    <w:rsid w:val="005C2D54"/>
    <w:rsid w:val="005C3703"/>
    <w:rsid w:val="005D0FE3"/>
    <w:rsid w:val="005D2377"/>
    <w:rsid w:val="005D2A5D"/>
    <w:rsid w:val="005D51FA"/>
    <w:rsid w:val="005E1E04"/>
    <w:rsid w:val="005E3541"/>
    <w:rsid w:val="005E67A1"/>
    <w:rsid w:val="005E7BB8"/>
    <w:rsid w:val="005F1DC1"/>
    <w:rsid w:val="005F1E45"/>
    <w:rsid w:val="005F650F"/>
    <w:rsid w:val="005F7C46"/>
    <w:rsid w:val="006007FC"/>
    <w:rsid w:val="00601D93"/>
    <w:rsid w:val="00602849"/>
    <w:rsid w:val="006137C6"/>
    <w:rsid w:val="00614CB0"/>
    <w:rsid w:val="00615E2E"/>
    <w:rsid w:val="00617CA1"/>
    <w:rsid w:val="00620DB3"/>
    <w:rsid w:val="0062466D"/>
    <w:rsid w:val="00626859"/>
    <w:rsid w:val="006303C6"/>
    <w:rsid w:val="00631581"/>
    <w:rsid w:val="0063420C"/>
    <w:rsid w:val="00637569"/>
    <w:rsid w:val="00640211"/>
    <w:rsid w:val="006413A7"/>
    <w:rsid w:val="00641A1C"/>
    <w:rsid w:val="00641CAC"/>
    <w:rsid w:val="00642159"/>
    <w:rsid w:val="006422F2"/>
    <w:rsid w:val="006431F5"/>
    <w:rsid w:val="006439A2"/>
    <w:rsid w:val="006439EE"/>
    <w:rsid w:val="0064767A"/>
    <w:rsid w:val="006569F6"/>
    <w:rsid w:val="00656D2F"/>
    <w:rsid w:val="00661529"/>
    <w:rsid w:val="00661BEC"/>
    <w:rsid w:val="00661D92"/>
    <w:rsid w:val="00661DF2"/>
    <w:rsid w:val="00662D15"/>
    <w:rsid w:val="00665324"/>
    <w:rsid w:val="00667E07"/>
    <w:rsid w:val="00670EAA"/>
    <w:rsid w:val="00672149"/>
    <w:rsid w:val="00672B38"/>
    <w:rsid w:val="0067495D"/>
    <w:rsid w:val="00683802"/>
    <w:rsid w:val="006847FF"/>
    <w:rsid w:val="0068498E"/>
    <w:rsid w:val="00685605"/>
    <w:rsid w:val="0068564F"/>
    <w:rsid w:val="0068676F"/>
    <w:rsid w:val="00686FF4"/>
    <w:rsid w:val="00693904"/>
    <w:rsid w:val="00693F12"/>
    <w:rsid w:val="0069457F"/>
    <w:rsid w:val="006971C1"/>
    <w:rsid w:val="006A0D9B"/>
    <w:rsid w:val="006A4801"/>
    <w:rsid w:val="006A4BBD"/>
    <w:rsid w:val="006B0863"/>
    <w:rsid w:val="006B2156"/>
    <w:rsid w:val="006B22E5"/>
    <w:rsid w:val="006B25DB"/>
    <w:rsid w:val="006B2EA6"/>
    <w:rsid w:val="006B2FFC"/>
    <w:rsid w:val="006B5068"/>
    <w:rsid w:val="006B55EE"/>
    <w:rsid w:val="006B6014"/>
    <w:rsid w:val="006B7E3A"/>
    <w:rsid w:val="006C337B"/>
    <w:rsid w:val="006C4506"/>
    <w:rsid w:val="006C6CCA"/>
    <w:rsid w:val="006D1C7A"/>
    <w:rsid w:val="006D29F2"/>
    <w:rsid w:val="006D4CD2"/>
    <w:rsid w:val="006D65E1"/>
    <w:rsid w:val="006E536A"/>
    <w:rsid w:val="006E5381"/>
    <w:rsid w:val="006E76BD"/>
    <w:rsid w:val="006F13A4"/>
    <w:rsid w:val="006F18A6"/>
    <w:rsid w:val="00701375"/>
    <w:rsid w:val="00701639"/>
    <w:rsid w:val="00704BD1"/>
    <w:rsid w:val="007057CD"/>
    <w:rsid w:val="00707FEA"/>
    <w:rsid w:val="00714E94"/>
    <w:rsid w:val="00717A66"/>
    <w:rsid w:val="00720BC5"/>
    <w:rsid w:val="00724058"/>
    <w:rsid w:val="00725580"/>
    <w:rsid w:val="00725761"/>
    <w:rsid w:val="007269AB"/>
    <w:rsid w:val="00732AE2"/>
    <w:rsid w:val="00733870"/>
    <w:rsid w:val="00733ED3"/>
    <w:rsid w:val="00734ACE"/>
    <w:rsid w:val="0073521A"/>
    <w:rsid w:val="00735AE1"/>
    <w:rsid w:val="007372A3"/>
    <w:rsid w:val="0073736A"/>
    <w:rsid w:val="007448B6"/>
    <w:rsid w:val="007464BC"/>
    <w:rsid w:val="00751656"/>
    <w:rsid w:val="0075311D"/>
    <w:rsid w:val="00753B80"/>
    <w:rsid w:val="007559B7"/>
    <w:rsid w:val="00765018"/>
    <w:rsid w:val="007711FD"/>
    <w:rsid w:val="00771B34"/>
    <w:rsid w:val="00771E44"/>
    <w:rsid w:val="007768F1"/>
    <w:rsid w:val="007771BB"/>
    <w:rsid w:val="00781798"/>
    <w:rsid w:val="00784CC9"/>
    <w:rsid w:val="00794418"/>
    <w:rsid w:val="00795D7E"/>
    <w:rsid w:val="00796EA6"/>
    <w:rsid w:val="007A12B0"/>
    <w:rsid w:val="007A407E"/>
    <w:rsid w:val="007A431C"/>
    <w:rsid w:val="007A45F5"/>
    <w:rsid w:val="007A770A"/>
    <w:rsid w:val="007B0013"/>
    <w:rsid w:val="007B07BB"/>
    <w:rsid w:val="007B4AB2"/>
    <w:rsid w:val="007B6D06"/>
    <w:rsid w:val="007B7098"/>
    <w:rsid w:val="007C394E"/>
    <w:rsid w:val="007C48D1"/>
    <w:rsid w:val="007D58F1"/>
    <w:rsid w:val="007D5D62"/>
    <w:rsid w:val="007D5F0C"/>
    <w:rsid w:val="007D641B"/>
    <w:rsid w:val="007D6C30"/>
    <w:rsid w:val="007E1BB9"/>
    <w:rsid w:val="007E4094"/>
    <w:rsid w:val="007E5116"/>
    <w:rsid w:val="007E54E2"/>
    <w:rsid w:val="007F47E0"/>
    <w:rsid w:val="007F673E"/>
    <w:rsid w:val="0080168D"/>
    <w:rsid w:val="00801B77"/>
    <w:rsid w:val="00802488"/>
    <w:rsid w:val="00804D51"/>
    <w:rsid w:val="0080536A"/>
    <w:rsid w:val="00807243"/>
    <w:rsid w:val="00810681"/>
    <w:rsid w:val="00812DFA"/>
    <w:rsid w:val="00815160"/>
    <w:rsid w:val="00816CC6"/>
    <w:rsid w:val="0082060D"/>
    <w:rsid w:val="0082375B"/>
    <w:rsid w:val="008243C0"/>
    <w:rsid w:val="00824976"/>
    <w:rsid w:val="00825411"/>
    <w:rsid w:val="00831EBB"/>
    <w:rsid w:val="0083272E"/>
    <w:rsid w:val="008359FE"/>
    <w:rsid w:val="00835DAA"/>
    <w:rsid w:val="00836014"/>
    <w:rsid w:val="00836ADF"/>
    <w:rsid w:val="00836E8A"/>
    <w:rsid w:val="008374FC"/>
    <w:rsid w:val="008375BB"/>
    <w:rsid w:val="00840A02"/>
    <w:rsid w:val="00842CC3"/>
    <w:rsid w:val="008430B9"/>
    <w:rsid w:val="008436F7"/>
    <w:rsid w:val="008451D9"/>
    <w:rsid w:val="00853F5B"/>
    <w:rsid w:val="0085545F"/>
    <w:rsid w:val="00860E9F"/>
    <w:rsid w:val="00862A81"/>
    <w:rsid w:val="00865803"/>
    <w:rsid w:val="00870D03"/>
    <w:rsid w:val="00870F13"/>
    <w:rsid w:val="0087336C"/>
    <w:rsid w:val="00873611"/>
    <w:rsid w:val="00875DBD"/>
    <w:rsid w:val="0087735F"/>
    <w:rsid w:val="00885870"/>
    <w:rsid w:val="0088654D"/>
    <w:rsid w:val="00886A71"/>
    <w:rsid w:val="00890707"/>
    <w:rsid w:val="00890AF3"/>
    <w:rsid w:val="00890EDE"/>
    <w:rsid w:val="008935AE"/>
    <w:rsid w:val="00895551"/>
    <w:rsid w:val="00896370"/>
    <w:rsid w:val="0089783F"/>
    <w:rsid w:val="008A59D8"/>
    <w:rsid w:val="008A62CA"/>
    <w:rsid w:val="008A68B0"/>
    <w:rsid w:val="008B2BF3"/>
    <w:rsid w:val="008B48CA"/>
    <w:rsid w:val="008C14BE"/>
    <w:rsid w:val="008C1935"/>
    <w:rsid w:val="008C2B7C"/>
    <w:rsid w:val="008C346E"/>
    <w:rsid w:val="008C43B6"/>
    <w:rsid w:val="008C5404"/>
    <w:rsid w:val="008C5746"/>
    <w:rsid w:val="008C6337"/>
    <w:rsid w:val="008D4372"/>
    <w:rsid w:val="008D4600"/>
    <w:rsid w:val="008D62DB"/>
    <w:rsid w:val="008E05D6"/>
    <w:rsid w:val="008E1156"/>
    <w:rsid w:val="008E24EA"/>
    <w:rsid w:val="008E2DDB"/>
    <w:rsid w:val="008E3B5D"/>
    <w:rsid w:val="008E403F"/>
    <w:rsid w:val="008E7D3C"/>
    <w:rsid w:val="008F10F0"/>
    <w:rsid w:val="008F1305"/>
    <w:rsid w:val="008F2425"/>
    <w:rsid w:val="008F6125"/>
    <w:rsid w:val="008F6E92"/>
    <w:rsid w:val="00900F1B"/>
    <w:rsid w:val="00901382"/>
    <w:rsid w:val="0090188F"/>
    <w:rsid w:val="00902264"/>
    <w:rsid w:val="00904B4A"/>
    <w:rsid w:val="00910344"/>
    <w:rsid w:val="009112F7"/>
    <w:rsid w:val="009115F3"/>
    <w:rsid w:val="009129AC"/>
    <w:rsid w:val="0091644C"/>
    <w:rsid w:val="00916D45"/>
    <w:rsid w:val="00922C20"/>
    <w:rsid w:val="00924E10"/>
    <w:rsid w:val="00930016"/>
    <w:rsid w:val="0093090A"/>
    <w:rsid w:val="00931BD8"/>
    <w:rsid w:val="009340D4"/>
    <w:rsid w:val="00936015"/>
    <w:rsid w:val="00936D8A"/>
    <w:rsid w:val="0093777B"/>
    <w:rsid w:val="00941912"/>
    <w:rsid w:val="009428F4"/>
    <w:rsid w:val="00942949"/>
    <w:rsid w:val="00942AA4"/>
    <w:rsid w:val="00944B3A"/>
    <w:rsid w:val="009455F4"/>
    <w:rsid w:val="00945845"/>
    <w:rsid w:val="00946E5D"/>
    <w:rsid w:val="00946F14"/>
    <w:rsid w:val="0094706E"/>
    <w:rsid w:val="00947A41"/>
    <w:rsid w:val="0095288D"/>
    <w:rsid w:val="009533B4"/>
    <w:rsid w:val="00954747"/>
    <w:rsid w:val="009551AB"/>
    <w:rsid w:val="00956D76"/>
    <w:rsid w:val="00956F80"/>
    <w:rsid w:val="00957406"/>
    <w:rsid w:val="00961869"/>
    <w:rsid w:val="0097054F"/>
    <w:rsid w:val="00970EDC"/>
    <w:rsid w:val="0097183E"/>
    <w:rsid w:val="00973F7E"/>
    <w:rsid w:val="00980E8D"/>
    <w:rsid w:val="00981305"/>
    <w:rsid w:val="009870B3"/>
    <w:rsid w:val="009910D4"/>
    <w:rsid w:val="0099365D"/>
    <w:rsid w:val="00995000"/>
    <w:rsid w:val="009975A0"/>
    <w:rsid w:val="00997DCB"/>
    <w:rsid w:val="009A42C3"/>
    <w:rsid w:val="009A479B"/>
    <w:rsid w:val="009A54EE"/>
    <w:rsid w:val="009A5E81"/>
    <w:rsid w:val="009A6F33"/>
    <w:rsid w:val="009A79E5"/>
    <w:rsid w:val="009B1BE6"/>
    <w:rsid w:val="009B23B6"/>
    <w:rsid w:val="009B54C5"/>
    <w:rsid w:val="009B5A57"/>
    <w:rsid w:val="009B6E75"/>
    <w:rsid w:val="009C23CF"/>
    <w:rsid w:val="009C5787"/>
    <w:rsid w:val="009C659E"/>
    <w:rsid w:val="009C688F"/>
    <w:rsid w:val="009C70E8"/>
    <w:rsid w:val="009D2F51"/>
    <w:rsid w:val="009E06B9"/>
    <w:rsid w:val="009E09FD"/>
    <w:rsid w:val="009E58F4"/>
    <w:rsid w:val="009F075E"/>
    <w:rsid w:val="009F1B5F"/>
    <w:rsid w:val="009F27C9"/>
    <w:rsid w:val="009F2E65"/>
    <w:rsid w:val="00A00442"/>
    <w:rsid w:val="00A0120D"/>
    <w:rsid w:val="00A03942"/>
    <w:rsid w:val="00A04C6F"/>
    <w:rsid w:val="00A05CBF"/>
    <w:rsid w:val="00A06B6F"/>
    <w:rsid w:val="00A07541"/>
    <w:rsid w:val="00A12676"/>
    <w:rsid w:val="00A13587"/>
    <w:rsid w:val="00A14690"/>
    <w:rsid w:val="00A155C8"/>
    <w:rsid w:val="00A232D9"/>
    <w:rsid w:val="00A258AC"/>
    <w:rsid w:val="00A26665"/>
    <w:rsid w:val="00A30570"/>
    <w:rsid w:val="00A309C2"/>
    <w:rsid w:val="00A30D00"/>
    <w:rsid w:val="00A31058"/>
    <w:rsid w:val="00A3296C"/>
    <w:rsid w:val="00A34872"/>
    <w:rsid w:val="00A34AA1"/>
    <w:rsid w:val="00A34B9B"/>
    <w:rsid w:val="00A3563A"/>
    <w:rsid w:val="00A35F60"/>
    <w:rsid w:val="00A36690"/>
    <w:rsid w:val="00A3672B"/>
    <w:rsid w:val="00A40A84"/>
    <w:rsid w:val="00A464A1"/>
    <w:rsid w:val="00A465BE"/>
    <w:rsid w:val="00A47A8D"/>
    <w:rsid w:val="00A51EE5"/>
    <w:rsid w:val="00A5548D"/>
    <w:rsid w:val="00A56967"/>
    <w:rsid w:val="00A614CA"/>
    <w:rsid w:val="00A632E9"/>
    <w:rsid w:val="00A6384B"/>
    <w:rsid w:val="00A64228"/>
    <w:rsid w:val="00A6671B"/>
    <w:rsid w:val="00A67B42"/>
    <w:rsid w:val="00A7145B"/>
    <w:rsid w:val="00A72D24"/>
    <w:rsid w:val="00A7484C"/>
    <w:rsid w:val="00A808EA"/>
    <w:rsid w:val="00A843D7"/>
    <w:rsid w:val="00A84A84"/>
    <w:rsid w:val="00A86927"/>
    <w:rsid w:val="00A91F31"/>
    <w:rsid w:val="00A93FFC"/>
    <w:rsid w:val="00A96087"/>
    <w:rsid w:val="00A965BC"/>
    <w:rsid w:val="00AA09A1"/>
    <w:rsid w:val="00AA20AC"/>
    <w:rsid w:val="00AA2527"/>
    <w:rsid w:val="00AA4F50"/>
    <w:rsid w:val="00AA78DB"/>
    <w:rsid w:val="00AB01D2"/>
    <w:rsid w:val="00AB101F"/>
    <w:rsid w:val="00AB3CDC"/>
    <w:rsid w:val="00AB466F"/>
    <w:rsid w:val="00AB563F"/>
    <w:rsid w:val="00AB6CF9"/>
    <w:rsid w:val="00AC2BF9"/>
    <w:rsid w:val="00AC2CBB"/>
    <w:rsid w:val="00AC47AC"/>
    <w:rsid w:val="00AC4E78"/>
    <w:rsid w:val="00AC6F8B"/>
    <w:rsid w:val="00AD2D9A"/>
    <w:rsid w:val="00AD3033"/>
    <w:rsid w:val="00AD3238"/>
    <w:rsid w:val="00AD5B3B"/>
    <w:rsid w:val="00AD7851"/>
    <w:rsid w:val="00AF063C"/>
    <w:rsid w:val="00AF28F0"/>
    <w:rsid w:val="00AF5013"/>
    <w:rsid w:val="00AF6ED3"/>
    <w:rsid w:val="00B02F36"/>
    <w:rsid w:val="00B030E7"/>
    <w:rsid w:val="00B04AFC"/>
    <w:rsid w:val="00B05F85"/>
    <w:rsid w:val="00B07352"/>
    <w:rsid w:val="00B143A7"/>
    <w:rsid w:val="00B14C5B"/>
    <w:rsid w:val="00B15F8B"/>
    <w:rsid w:val="00B173F9"/>
    <w:rsid w:val="00B21EB2"/>
    <w:rsid w:val="00B232D6"/>
    <w:rsid w:val="00B23D55"/>
    <w:rsid w:val="00B2667C"/>
    <w:rsid w:val="00B272FF"/>
    <w:rsid w:val="00B27F4B"/>
    <w:rsid w:val="00B30F79"/>
    <w:rsid w:val="00B3379E"/>
    <w:rsid w:val="00B3751B"/>
    <w:rsid w:val="00B4070A"/>
    <w:rsid w:val="00B408E2"/>
    <w:rsid w:val="00B46278"/>
    <w:rsid w:val="00B51F99"/>
    <w:rsid w:val="00B524A1"/>
    <w:rsid w:val="00B526DC"/>
    <w:rsid w:val="00B57AD6"/>
    <w:rsid w:val="00B60C3C"/>
    <w:rsid w:val="00B61E92"/>
    <w:rsid w:val="00B6348A"/>
    <w:rsid w:val="00B73555"/>
    <w:rsid w:val="00B7485C"/>
    <w:rsid w:val="00B7683A"/>
    <w:rsid w:val="00B7691B"/>
    <w:rsid w:val="00B77BCC"/>
    <w:rsid w:val="00B801DD"/>
    <w:rsid w:val="00B82F2D"/>
    <w:rsid w:val="00B8466E"/>
    <w:rsid w:val="00B84D6F"/>
    <w:rsid w:val="00B860FA"/>
    <w:rsid w:val="00B92506"/>
    <w:rsid w:val="00B94A0A"/>
    <w:rsid w:val="00B978A0"/>
    <w:rsid w:val="00BA2F1E"/>
    <w:rsid w:val="00BA3C6B"/>
    <w:rsid w:val="00BA4D90"/>
    <w:rsid w:val="00BA7DCE"/>
    <w:rsid w:val="00BB3DD5"/>
    <w:rsid w:val="00BB4D81"/>
    <w:rsid w:val="00BB5853"/>
    <w:rsid w:val="00BB5BAA"/>
    <w:rsid w:val="00BB7D6E"/>
    <w:rsid w:val="00BB7FA5"/>
    <w:rsid w:val="00BC024D"/>
    <w:rsid w:val="00BC3316"/>
    <w:rsid w:val="00BC477F"/>
    <w:rsid w:val="00BC5B1D"/>
    <w:rsid w:val="00BC78B2"/>
    <w:rsid w:val="00BD2276"/>
    <w:rsid w:val="00BD3097"/>
    <w:rsid w:val="00BD3F1F"/>
    <w:rsid w:val="00BE20CC"/>
    <w:rsid w:val="00BE4720"/>
    <w:rsid w:val="00BE7607"/>
    <w:rsid w:val="00BF011E"/>
    <w:rsid w:val="00BF0460"/>
    <w:rsid w:val="00BF0904"/>
    <w:rsid w:val="00BF0C5B"/>
    <w:rsid w:val="00BF2A88"/>
    <w:rsid w:val="00BF2E57"/>
    <w:rsid w:val="00BF2F21"/>
    <w:rsid w:val="00BF3243"/>
    <w:rsid w:val="00BF56F0"/>
    <w:rsid w:val="00BF7D3B"/>
    <w:rsid w:val="00C000D8"/>
    <w:rsid w:val="00C00B83"/>
    <w:rsid w:val="00C018F1"/>
    <w:rsid w:val="00C051D6"/>
    <w:rsid w:val="00C07590"/>
    <w:rsid w:val="00C128F0"/>
    <w:rsid w:val="00C12AB5"/>
    <w:rsid w:val="00C1378A"/>
    <w:rsid w:val="00C14B02"/>
    <w:rsid w:val="00C14D5E"/>
    <w:rsid w:val="00C1537C"/>
    <w:rsid w:val="00C1660E"/>
    <w:rsid w:val="00C26E22"/>
    <w:rsid w:val="00C30FB1"/>
    <w:rsid w:val="00C410AA"/>
    <w:rsid w:val="00C44B61"/>
    <w:rsid w:val="00C45767"/>
    <w:rsid w:val="00C46CBA"/>
    <w:rsid w:val="00C47E13"/>
    <w:rsid w:val="00C52656"/>
    <w:rsid w:val="00C61927"/>
    <w:rsid w:val="00C61A70"/>
    <w:rsid w:val="00C6239C"/>
    <w:rsid w:val="00C64DFE"/>
    <w:rsid w:val="00C657A2"/>
    <w:rsid w:val="00C706C3"/>
    <w:rsid w:val="00C70793"/>
    <w:rsid w:val="00C70F7D"/>
    <w:rsid w:val="00C72C12"/>
    <w:rsid w:val="00C772BE"/>
    <w:rsid w:val="00C80E32"/>
    <w:rsid w:val="00C80ED5"/>
    <w:rsid w:val="00C82E0D"/>
    <w:rsid w:val="00C859D4"/>
    <w:rsid w:val="00C8728F"/>
    <w:rsid w:val="00C906E8"/>
    <w:rsid w:val="00C91859"/>
    <w:rsid w:val="00C91A30"/>
    <w:rsid w:val="00C92DD8"/>
    <w:rsid w:val="00C93564"/>
    <w:rsid w:val="00C939F0"/>
    <w:rsid w:val="00C9452C"/>
    <w:rsid w:val="00C9454A"/>
    <w:rsid w:val="00C95EE8"/>
    <w:rsid w:val="00CA0455"/>
    <w:rsid w:val="00CA217D"/>
    <w:rsid w:val="00CA3622"/>
    <w:rsid w:val="00CA44B8"/>
    <w:rsid w:val="00CA5024"/>
    <w:rsid w:val="00CB0111"/>
    <w:rsid w:val="00CB0474"/>
    <w:rsid w:val="00CB1D18"/>
    <w:rsid w:val="00CB2BF7"/>
    <w:rsid w:val="00CB5C3E"/>
    <w:rsid w:val="00CB5E5D"/>
    <w:rsid w:val="00CC03B5"/>
    <w:rsid w:val="00CC5A7F"/>
    <w:rsid w:val="00CD047E"/>
    <w:rsid w:val="00CD0FD3"/>
    <w:rsid w:val="00CD2601"/>
    <w:rsid w:val="00CD322C"/>
    <w:rsid w:val="00CD36CB"/>
    <w:rsid w:val="00CD3AA4"/>
    <w:rsid w:val="00CD50E0"/>
    <w:rsid w:val="00CD6F35"/>
    <w:rsid w:val="00CE1980"/>
    <w:rsid w:val="00CE1B2A"/>
    <w:rsid w:val="00CE1DC6"/>
    <w:rsid w:val="00CE592C"/>
    <w:rsid w:val="00CE5DD3"/>
    <w:rsid w:val="00CF17E3"/>
    <w:rsid w:val="00CF2772"/>
    <w:rsid w:val="00CF28F1"/>
    <w:rsid w:val="00CF5A5F"/>
    <w:rsid w:val="00CF7418"/>
    <w:rsid w:val="00D0495A"/>
    <w:rsid w:val="00D04CB3"/>
    <w:rsid w:val="00D0591E"/>
    <w:rsid w:val="00D05AEE"/>
    <w:rsid w:val="00D06212"/>
    <w:rsid w:val="00D06ACC"/>
    <w:rsid w:val="00D06DFC"/>
    <w:rsid w:val="00D12C2B"/>
    <w:rsid w:val="00D13542"/>
    <w:rsid w:val="00D14B50"/>
    <w:rsid w:val="00D16175"/>
    <w:rsid w:val="00D162E3"/>
    <w:rsid w:val="00D164E2"/>
    <w:rsid w:val="00D17FBA"/>
    <w:rsid w:val="00D20022"/>
    <w:rsid w:val="00D20580"/>
    <w:rsid w:val="00D23CF6"/>
    <w:rsid w:val="00D24016"/>
    <w:rsid w:val="00D2523E"/>
    <w:rsid w:val="00D2633E"/>
    <w:rsid w:val="00D27600"/>
    <w:rsid w:val="00D315F6"/>
    <w:rsid w:val="00D32DB4"/>
    <w:rsid w:val="00D35652"/>
    <w:rsid w:val="00D407C5"/>
    <w:rsid w:val="00D42899"/>
    <w:rsid w:val="00D44AF2"/>
    <w:rsid w:val="00D44BBB"/>
    <w:rsid w:val="00D468E1"/>
    <w:rsid w:val="00D51CDF"/>
    <w:rsid w:val="00D537FF"/>
    <w:rsid w:val="00D54B29"/>
    <w:rsid w:val="00D5599B"/>
    <w:rsid w:val="00D57BE5"/>
    <w:rsid w:val="00D57CE6"/>
    <w:rsid w:val="00D6275D"/>
    <w:rsid w:val="00D6276F"/>
    <w:rsid w:val="00D63D5C"/>
    <w:rsid w:val="00D65E90"/>
    <w:rsid w:val="00D74E9B"/>
    <w:rsid w:val="00D755AE"/>
    <w:rsid w:val="00D776DB"/>
    <w:rsid w:val="00D840CD"/>
    <w:rsid w:val="00D84A88"/>
    <w:rsid w:val="00D84AE0"/>
    <w:rsid w:val="00D84BF9"/>
    <w:rsid w:val="00D86BEA"/>
    <w:rsid w:val="00D875D6"/>
    <w:rsid w:val="00D90509"/>
    <w:rsid w:val="00D94BFF"/>
    <w:rsid w:val="00DA009B"/>
    <w:rsid w:val="00DA01DE"/>
    <w:rsid w:val="00DA0672"/>
    <w:rsid w:val="00DA3D5A"/>
    <w:rsid w:val="00DA6D07"/>
    <w:rsid w:val="00DA7451"/>
    <w:rsid w:val="00DA74EB"/>
    <w:rsid w:val="00DB7B26"/>
    <w:rsid w:val="00DC05BC"/>
    <w:rsid w:val="00DC1366"/>
    <w:rsid w:val="00DC1789"/>
    <w:rsid w:val="00DC3066"/>
    <w:rsid w:val="00DC3210"/>
    <w:rsid w:val="00DC4DF2"/>
    <w:rsid w:val="00DC6B9A"/>
    <w:rsid w:val="00DD644C"/>
    <w:rsid w:val="00DD76ED"/>
    <w:rsid w:val="00DD7A63"/>
    <w:rsid w:val="00DE098C"/>
    <w:rsid w:val="00DE1E92"/>
    <w:rsid w:val="00DE392B"/>
    <w:rsid w:val="00DE6D5F"/>
    <w:rsid w:val="00DF2E90"/>
    <w:rsid w:val="00DF3EC3"/>
    <w:rsid w:val="00DF488E"/>
    <w:rsid w:val="00DF6E08"/>
    <w:rsid w:val="00DF7928"/>
    <w:rsid w:val="00E00835"/>
    <w:rsid w:val="00E014B4"/>
    <w:rsid w:val="00E03FF9"/>
    <w:rsid w:val="00E061AE"/>
    <w:rsid w:val="00E07FAB"/>
    <w:rsid w:val="00E12D66"/>
    <w:rsid w:val="00E13CC3"/>
    <w:rsid w:val="00E146B9"/>
    <w:rsid w:val="00E14B37"/>
    <w:rsid w:val="00E16A15"/>
    <w:rsid w:val="00E16D47"/>
    <w:rsid w:val="00E20062"/>
    <w:rsid w:val="00E25885"/>
    <w:rsid w:val="00E258F0"/>
    <w:rsid w:val="00E319CA"/>
    <w:rsid w:val="00E31B63"/>
    <w:rsid w:val="00E33A61"/>
    <w:rsid w:val="00E340D7"/>
    <w:rsid w:val="00E34823"/>
    <w:rsid w:val="00E34F41"/>
    <w:rsid w:val="00E3528E"/>
    <w:rsid w:val="00E3560C"/>
    <w:rsid w:val="00E35A47"/>
    <w:rsid w:val="00E37C05"/>
    <w:rsid w:val="00E402DB"/>
    <w:rsid w:val="00E43555"/>
    <w:rsid w:val="00E458AF"/>
    <w:rsid w:val="00E50DDE"/>
    <w:rsid w:val="00E51D67"/>
    <w:rsid w:val="00E60663"/>
    <w:rsid w:val="00E6379C"/>
    <w:rsid w:val="00E647E7"/>
    <w:rsid w:val="00E65D32"/>
    <w:rsid w:val="00E67EB4"/>
    <w:rsid w:val="00E72114"/>
    <w:rsid w:val="00E73A21"/>
    <w:rsid w:val="00E73B37"/>
    <w:rsid w:val="00E77149"/>
    <w:rsid w:val="00E810B9"/>
    <w:rsid w:val="00E81A2A"/>
    <w:rsid w:val="00E834BC"/>
    <w:rsid w:val="00E86FB4"/>
    <w:rsid w:val="00E91802"/>
    <w:rsid w:val="00E92AC1"/>
    <w:rsid w:val="00E94AF4"/>
    <w:rsid w:val="00E94D7A"/>
    <w:rsid w:val="00E95EA7"/>
    <w:rsid w:val="00E9682C"/>
    <w:rsid w:val="00E968D1"/>
    <w:rsid w:val="00EA3632"/>
    <w:rsid w:val="00EA415A"/>
    <w:rsid w:val="00EA4C60"/>
    <w:rsid w:val="00EB18C4"/>
    <w:rsid w:val="00EB25C8"/>
    <w:rsid w:val="00EB5D5E"/>
    <w:rsid w:val="00EB60C4"/>
    <w:rsid w:val="00EC0436"/>
    <w:rsid w:val="00EC22CE"/>
    <w:rsid w:val="00EC2D09"/>
    <w:rsid w:val="00EC3E01"/>
    <w:rsid w:val="00ED3352"/>
    <w:rsid w:val="00ED4FC1"/>
    <w:rsid w:val="00ED5F9D"/>
    <w:rsid w:val="00EE2462"/>
    <w:rsid w:val="00EE26EF"/>
    <w:rsid w:val="00EE27CB"/>
    <w:rsid w:val="00EE51C7"/>
    <w:rsid w:val="00EE645A"/>
    <w:rsid w:val="00EE6BA1"/>
    <w:rsid w:val="00EE792A"/>
    <w:rsid w:val="00EE7FD5"/>
    <w:rsid w:val="00EF1DE2"/>
    <w:rsid w:val="00EF20DE"/>
    <w:rsid w:val="00EF2F75"/>
    <w:rsid w:val="00EF678F"/>
    <w:rsid w:val="00EF7370"/>
    <w:rsid w:val="00F02BF7"/>
    <w:rsid w:val="00F03D96"/>
    <w:rsid w:val="00F06294"/>
    <w:rsid w:val="00F066BE"/>
    <w:rsid w:val="00F06DE4"/>
    <w:rsid w:val="00F071E3"/>
    <w:rsid w:val="00F105E0"/>
    <w:rsid w:val="00F11482"/>
    <w:rsid w:val="00F156AC"/>
    <w:rsid w:val="00F200D0"/>
    <w:rsid w:val="00F21920"/>
    <w:rsid w:val="00F224B8"/>
    <w:rsid w:val="00F275AE"/>
    <w:rsid w:val="00F27E65"/>
    <w:rsid w:val="00F32B9C"/>
    <w:rsid w:val="00F32E29"/>
    <w:rsid w:val="00F35919"/>
    <w:rsid w:val="00F3632F"/>
    <w:rsid w:val="00F36964"/>
    <w:rsid w:val="00F465BD"/>
    <w:rsid w:val="00F47006"/>
    <w:rsid w:val="00F52969"/>
    <w:rsid w:val="00F52C38"/>
    <w:rsid w:val="00F53CEF"/>
    <w:rsid w:val="00F54C08"/>
    <w:rsid w:val="00F55E66"/>
    <w:rsid w:val="00F55F16"/>
    <w:rsid w:val="00F57805"/>
    <w:rsid w:val="00F61E30"/>
    <w:rsid w:val="00F6334D"/>
    <w:rsid w:val="00F63829"/>
    <w:rsid w:val="00F63F27"/>
    <w:rsid w:val="00F64F9A"/>
    <w:rsid w:val="00F660DB"/>
    <w:rsid w:val="00F72E9A"/>
    <w:rsid w:val="00F7374B"/>
    <w:rsid w:val="00F744D4"/>
    <w:rsid w:val="00F74626"/>
    <w:rsid w:val="00F74870"/>
    <w:rsid w:val="00F76B47"/>
    <w:rsid w:val="00F8492B"/>
    <w:rsid w:val="00F84A95"/>
    <w:rsid w:val="00F84DCA"/>
    <w:rsid w:val="00F8526C"/>
    <w:rsid w:val="00F90765"/>
    <w:rsid w:val="00F93E78"/>
    <w:rsid w:val="00F94C8F"/>
    <w:rsid w:val="00FA0D6B"/>
    <w:rsid w:val="00FA13AD"/>
    <w:rsid w:val="00FA17D4"/>
    <w:rsid w:val="00FA449C"/>
    <w:rsid w:val="00FA4A79"/>
    <w:rsid w:val="00FA6397"/>
    <w:rsid w:val="00FA782D"/>
    <w:rsid w:val="00FB3A75"/>
    <w:rsid w:val="00FB79D0"/>
    <w:rsid w:val="00FC2874"/>
    <w:rsid w:val="00FC2A40"/>
    <w:rsid w:val="00FC3488"/>
    <w:rsid w:val="00FC3773"/>
    <w:rsid w:val="00FC54FE"/>
    <w:rsid w:val="00FC6F35"/>
    <w:rsid w:val="00FC7375"/>
    <w:rsid w:val="00FD1214"/>
    <w:rsid w:val="00FD2BE4"/>
    <w:rsid w:val="00FD3B59"/>
    <w:rsid w:val="00FD4983"/>
    <w:rsid w:val="00FE032D"/>
    <w:rsid w:val="00FE0B2C"/>
    <w:rsid w:val="00FE1735"/>
    <w:rsid w:val="00FE3ED8"/>
    <w:rsid w:val="00FE7610"/>
    <w:rsid w:val="00FF304B"/>
    <w:rsid w:val="00FF73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T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96311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T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667C"/>
    <w:pPr>
      <w:spacing w:before="240" w:after="0" w:line="480" w:lineRule="auto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2667C"/>
    <w:pPr>
      <w:ind w:left="720"/>
      <w:contextualSpacing/>
    </w:pPr>
  </w:style>
  <w:style w:type="paragraph" w:customStyle="1" w:styleId="Authornames">
    <w:name w:val="Author names"/>
    <w:basedOn w:val="Normal"/>
    <w:next w:val="Normal"/>
    <w:qFormat/>
    <w:rsid w:val="00B2667C"/>
    <w:pPr>
      <w:spacing w:line="360" w:lineRule="auto"/>
    </w:pPr>
    <w:rPr>
      <w:rFonts w:ascii="Times New Roman" w:eastAsia="Times New Roman" w:hAnsi="Times New Roman" w:cs="Times New Roman"/>
      <w:sz w:val="28"/>
      <w:szCs w:val="24"/>
      <w:lang w:val="en-GB" w:eastAsia="en-GB"/>
    </w:rPr>
  </w:style>
  <w:style w:type="table" w:styleId="TableGrid">
    <w:name w:val="Table Grid"/>
    <w:basedOn w:val="TableNormal"/>
    <w:uiPriority w:val="39"/>
    <w:rsid w:val="00B57AD6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T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667C"/>
    <w:pPr>
      <w:spacing w:before="240" w:after="0" w:line="480" w:lineRule="auto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2667C"/>
    <w:pPr>
      <w:ind w:left="720"/>
      <w:contextualSpacing/>
    </w:pPr>
  </w:style>
  <w:style w:type="paragraph" w:customStyle="1" w:styleId="Authornames">
    <w:name w:val="Author names"/>
    <w:basedOn w:val="Normal"/>
    <w:next w:val="Normal"/>
    <w:qFormat/>
    <w:rsid w:val="00B2667C"/>
    <w:pPr>
      <w:spacing w:line="360" w:lineRule="auto"/>
    </w:pPr>
    <w:rPr>
      <w:rFonts w:ascii="Times New Roman" w:eastAsia="Times New Roman" w:hAnsi="Times New Roman" w:cs="Times New Roman"/>
      <w:sz w:val="28"/>
      <w:szCs w:val="24"/>
      <w:lang w:val="en-GB" w:eastAsia="en-GB"/>
    </w:rPr>
  </w:style>
  <w:style w:type="table" w:styleId="TableGrid">
    <w:name w:val="Table Grid"/>
    <w:basedOn w:val="TableNormal"/>
    <w:uiPriority w:val="39"/>
    <w:rsid w:val="00B57AD6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1343</Words>
  <Characters>11127</Characters>
  <Application>Microsoft Office Word</Application>
  <DocSecurity>0</DocSecurity>
  <Lines>794</Lines>
  <Paragraphs>7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phra Rampersad</dc:creator>
  <cp:keywords/>
  <dc:description/>
  <cp:lastModifiedBy>MLAPINIG</cp:lastModifiedBy>
  <cp:revision>3</cp:revision>
  <dcterms:created xsi:type="dcterms:W3CDTF">2021-07-02T11:58:00Z</dcterms:created>
  <dcterms:modified xsi:type="dcterms:W3CDTF">2021-10-14T12:15:00Z</dcterms:modified>
</cp:coreProperties>
</file>